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9AC642" w14:textId="7983C969" w:rsidR="00B404DD" w:rsidRDefault="00F63F47" w:rsidP="00B404DD">
      <w:pPr>
        <w:spacing w:line="276" w:lineRule="auto"/>
        <w:jc w:val="center"/>
      </w:pPr>
      <w:r>
        <w:rPr>
          <w:noProof/>
          <w:position w:val="28"/>
          <w:sz w:val="20"/>
        </w:rPr>
        <w:drawing>
          <wp:anchor distT="0" distB="0" distL="114300" distR="114300" simplePos="0" relativeHeight="251693056" behindDoc="1" locked="0" layoutInCell="1" allowOverlap="1" wp14:anchorId="0D487DDE" wp14:editId="1DC6FB7C">
            <wp:simplePos x="0" y="0"/>
            <wp:positionH relativeFrom="margin">
              <wp:align>right</wp:align>
            </wp:positionH>
            <wp:positionV relativeFrom="paragraph">
              <wp:posOffset>103</wp:posOffset>
            </wp:positionV>
            <wp:extent cx="2324735" cy="548640"/>
            <wp:effectExtent l="0" t="0" r="0" b="3810"/>
            <wp:wrapSquare wrapText="bothSides"/>
            <wp:docPr id="3" name="Picture 3"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png" descr="A picture containing text, clip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4735" cy="548640"/>
                    </a:xfrm>
                    <a:prstGeom prst="rect">
                      <a:avLst/>
                    </a:prstGeom>
                  </pic:spPr>
                </pic:pic>
              </a:graphicData>
            </a:graphic>
            <wp14:sizeRelH relativeFrom="page">
              <wp14:pctWidth>0</wp14:pctWidth>
            </wp14:sizeRelH>
            <wp14:sizeRelV relativeFrom="page">
              <wp14:pctHeight>0</wp14:pctHeight>
            </wp14:sizeRelV>
          </wp:anchor>
        </w:drawing>
      </w:r>
      <w:r>
        <w:rPr>
          <w:noProof/>
          <w:sz w:val="20"/>
        </w:rPr>
        <w:drawing>
          <wp:anchor distT="0" distB="0" distL="114300" distR="114300" simplePos="0" relativeHeight="251691008" behindDoc="0" locked="0" layoutInCell="1" allowOverlap="1" wp14:anchorId="60A587D6" wp14:editId="08DDF388">
            <wp:simplePos x="0" y="0"/>
            <wp:positionH relativeFrom="margin">
              <wp:align>left</wp:align>
            </wp:positionH>
            <wp:positionV relativeFrom="paragraph">
              <wp:posOffset>9525</wp:posOffset>
            </wp:positionV>
            <wp:extent cx="2261235" cy="944880"/>
            <wp:effectExtent l="0" t="0" r="5715" b="7620"/>
            <wp:wrapSquare wrapText="bothSides"/>
            <wp:docPr id="42" name="Picture 4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A picture containing 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61235" cy="944880"/>
                    </a:xfrm>
                    <a:prstGeom prst="rect">
                      <a:avLst/>
                    </a:prstGeom>
                  </pic:spPr>
                </pic:pic>
              </a:graphicData>
            </a:graphic>
            <wp14:sizeRelH relativeFrom="page">
              <wp14:pctWidth>0</wp14:pctWidth>
            </wp14:sizeRelH>
            <wp14:sizeRelV relativeFrom="page">
              <wp14:pctHeight>0</wp14:pctHeight>
            </wp14:sizeRelV>
          </wp:anchor>
        </w:drawing>
      </w:r>
      <w:r w:rsidR="0030108C">
        <w:t xml:space="preserve">                                                                                                         </w:t>
      </w:r>
    </w:p>
    <w:p w14:paraId="4B794D2F" w14:textId="753B07B3" w:rsidR="00F63F47" w:rsidRDefault="00F63F47" w:rsidP="00B404DD">
      <w:pPr>
        <w:spacing w:line="276" w:lineRule="auto"/>
      </w:pPr>
    </w:p>
    <w:p w14:paraId="27163A2A" w14:textId="00773DA0" w:rsidR="00F63F47" w:rsidRDefault="00F63F47" w:rsidP="00B404DD">
      <w:pPr>
        <w:spacing w:line="276" w:lineRule="auto"/>
      </w:pPr>
    </w:p>
    <w:p w14:paraId="27E54A76" w14:textId="5FD94467" w:rsidR="00F63F47" w:rsidRDefault="00F63F47" w:rsidP="00B404DD">
      <w:pPr>
        <w:spacing w:line="276" w:lineRule="auto"/>
      </w:pPr>
    </w:p>
    <w:p w14:paraId="4D99F91E" w14:textId="77777777" w:rsidR="00F63F47" w:rsidRDefault="00F63F47" w:rsidP="00B404DD">
      <w:pPr>
        <w:spacing w:line="276" w:lineRule="auto"/>
      </w:pPr>
    </w:p>
    <w:p w14:paraId="26B49CD5" w14:textId="583242C6" w:rsidR="00B404DD" w:rsidRDefault="00B404DD" w:rsidP="00B404DD">
      <w:pPr>
        <w:spacing w:line="276" w:lineRule="auto"/>
      </w:pPr>
    </w:p>
    <w:p w14:paraId="1B3881B8" w14:textId="1452C120" w:rsidR="00F63F47" w:rsidRDefault="00F63F47" w:rsidP="00B404DD">
      <w:pPr>
        <w:spacing w:line="276" w:lineRule="auto"/>
      </w:pPr>
    </w:p>
    <w:p w14:paraId="45C7B5F3" w14:textId="77777777" w:rsidR="00F63F47" w:rsidRDefault="00F63F47" w:rsidP="00B404DD">
      <w:pPr>
        <w:spacing w:line="276" w:lineRule="auto"/>
      </w:pPr>
    </w:p>
    <w:p w14:paraId="79F15C76" w14:textId="77777777" w:rsidR="00B404DD" w:rsidRDefault="00B404DD" w:rsidP="00B404DD">
      <w:pPr>
        <w:spacing w:line="276" w:lineRule="auto"/>
        <w:jc w:val="center"/>
        <w:rPr>
          <w:sz w:val="26"/>
          <w:szCs w:val="26"/>
        </w:rPr>
      </w:pPr>
      <w:r>
        <w:rPr>
          <w:sz w:val="26"/>
          <w:szCs w:val="26"/>
        </w:rPr>
        <w:t>INFORMATICS INSTITUTE OF TECHNOLOGY</w:t>
      </w:r>
    </w:p>
    <w:p w14:paraId="3B7506D7" w14:textId="77777777" w:rsidR="00B404DD" w:rsidRDefault="00B404DD" w:rsidP="00B404DD">
      <w:pPr>
        <w:spacing w:line="276" w:lineRule="auto"/>
        <w:jc w:val="center"/>
        <w:rPr>
          <w:sz w:val="26"/>
          <w:szCs w:val="26"/>
        </w:rPr>
      </w:pPr>
      <w:r>
        <w:rPr>
          <w:sz w:val="26"/>
          <w:szCs w:val="26"/>
        </w:rPr>
        <w:t>In Collaboration with</w:t>
      </w:r>
    </w:p>
    <w:p w14:paraId="13943635" w14:textId="77777777" w:rsidR="00B404DD" w:rsidRDefault="00B404DD" w:rsidP="00B404DD">
      <w:pPr>
        <w:spacing w:line="276" w:lineRule="auto"/>
        <w:jc w:val="center"/>
        <w:rPr>
          <w:sz w:val="26"/>
          <w:szCs w:val="26"/>
        </w:rPr>
      </w:pPr>
      <w:r>
        <w:rPr>
          <w:sz w:val="26"/>
          <w:szCs w:val="26"/>
        </w:rPr>
        <w:t>UNIVERSITY OF WESTMINSTER</w:t>
      </w:r>
    </w:p>
    <w:p w14:paraId="37F04966" w14:textId="419A16C1" w:rsidR="00B404DD" w:rsidRDefault="00B404DD" w:rsidP="00B404DD">
      <w:pPr>
        <w:spacing w:line="276" w:lineRule="auto"/>
        <w:jc w:val="center"/>
        <w:rPr>
          <w:sz w:val="26"/>
          <w:szCs w:val="26"/>
        </w:rPr>
      </w:pPr>
    </w:p>
    <w:p w14:paraId="4F67D004" w14:textId="77777777" w:rsidR="00F63F47" w:rsidRDefault="00F63F47" w:rsidP="00B404DD">
      <w:pPr>
        <w:spacing w:line="276" w:lineRule="auto"/>
        <w:jc w:val="center"/>
        <w:rPr>
          <w:sz w:val="26"/>
          <w:szCs w:val="26"/>
        </w:rPr>
      </w:pPr>
    </w:p>
    <w:p w14:paraId="183CA619" w14:textId="4237BE7C" w:rsidR="00B404DD" w:rsidRPr="00B659F4" w:rsidRDefault="002B553D" w:rsidP="00B404DD">
      <w:pPr>
        <w:jc w:val="center"/>
        <w:rPr>
          <w:rFonts w:eastAsia="Times New Roman" w:cs="Times New Roman"/>
          <w:b/>
          <w:bCs/>
          <w:color w:val="000000"/>
          <w:kern w:val="0"/>
          <w:sz w:val="28"/>
          <w:szCs w:val="24"/>
          <w:lang w:val="en-GB"/>
          <w14:ligatures w14:val="none"/>
        </w:rPr>
      </w:pPr>
      <w:bookmarkStart w:id="0" w:name="_Hlk144328989"/>
      <w:r>
        <w:rPr>
          <w:rFonts w:eastAsia="Times New Roman" w:cs="Times New Roman"/>
          <w:b/>
          <w:bCs/>
          <w:color w:val="000000"/>
          <w:kern w:val="0"/>
          <w:sz w:val="28"/>
          <w:szCs w:val="24"/>
          <w:lang w:val="en-GB"/>
          <w14:ligatures w14:val="none"/>
        </w:rPr>
        <w:t xml:space="preserve">6MARK017W: Digital Marketing, Social Media &amp; Web Analytics </w:t>
      </w:r>
    </w:p>
    <w:bookmarkEnd w:id="0"/>
    <w:p w14:paraId="37507674" w14:textId="2C78CF93" w:rsidR="002B553D" w:rsidRDefault="002B553D" w:rsidP="00B404DD">
      <w:pPr>
        <w:spacing w:line="276" w:lineRule="auto"/>
        <w:jc w:val="center"/>
        <w:rPr>
          <w:b/>
          <w:sz w:val="32"/>
          <w:szCs w:val="32"/>
        </w:rPr>
      </w:pPr>
    </w:p>
    <w:p w14:paraId="31BFF55F" w14:textId="77777777" w:rsidR="00F63F47" w:rsidRDefault="00F63F47" w:rsidP="00B404DD">
      <w:pPr>
        <w:spacing w:line="276" w:lineRule="auto"/>
        <w:jc w:val="center"/>
        <w:rPr>
          <w:b/>
          <w:sz w:val="32"/>
          <w:szCs w:val="32"/>
        </w:rPr>
      </w:pPr>
    </w:p>
    <w:p w14:paraId="0BA9834D" w14:textId="7A06C241" w:rsidR="00B404DD" w:rsidRPr="002B553D" w:rsidRDefault="002B553D" w:rsidP="00B404DD">
      <w:pPr>
        <w:spacing w:line="276" w:lineRule="auto"/>
        <w:jc w:val="center"/>
        <w:rPr>
          <w:b/>
          <w:sz w:val="26"/>
          <w:szCs w:val="26"/>
        </w:rPr>
      </w:pPr>
      <w:r w:rsidRPr="002B553D">
        <w:rPr>
          <w:b/>
          <w:sz w:val="26"/>
          <w:szCs w:val="26"/>
        </w:rPr>
        <w:t>Coursework 01</w:t>
      </w:r>
    </w:p>
    <w:p w14:paraId="197252CD" w14:textId="7E8979B1" w:rsidR="00B404DD" w:rsidRPr="00F63F47" w:rsidRDefault="00F63F47" w:rsidP="00F63F47">
      <w:pPr>
        <w:spacing w:line="276" w:lineRule="auto"/>
        <w:jc w:val="center"/>
        <w:rPr>
          <w:b/>
          <w:bCs/>
          <w:szCs w:val="26"/>
        </w:rPr>
      </w:pPr>
      <w:r>
        <w:rPr>
          <w:b/>
          <w:bCs/>
          <w:szCs w:val="26"/>
        </w:rPr>
        <w:t>Ms. Noorul Amaanie Yoosuf</w:t>
      </w:r>
    </w:p>
    <w:p w14:paraId="0228948E" w14:textId="77777777" w:rsidR="002B553D" w:rsidRDefault="002B553D" w:rsidP="00B404DD">
      <w:pPr>
        <w:spacing w:line="276" w:lineRule="auto"/>
        <w:jc w:val="center"/>
        <w:rPr>
          <w:sz w:val="26"/>
          <w:szCs w:val="26"/>
        </w:rPr>
      </w:pPr>
    </w:p>
    <w:p w14:paraId="49FAF673" w14:textId="58D154ED" w:rsidR="00B404DD" w:rsidRPr="002B553D" w:rsidRDefault="002B553D" w:rsidP="00B404DD">
      <w:pPr>
        <w:spacing w:line="276" w:lineRule="auto"/>
        <w:jc w:val="center"/>
        <w:rPr>
          <w:b/>
          <w:sz w:val="26"/>
          <w:szCs w:val="26"/>
        </w:rPr>
      </w:pPr>
      <w:r w:rsidRPr="002B553D">
        <w:rPr>
          <w:b/>
          <w:sz w:val="26"/>
          <w:szCs w:val="26"/>
        </w:rPr>
        <w:t>BSc (Hons) in Computer Science</w:t>
      </w:r>
    </w:p>
    <w:p w14:paraId="3BCD6827" w14:textId="76A8CCD6" w:rsidR="00B404DD" w:rsidRDefault="00B404DD" w:rsidP="00B404DD">
      <w:pPr>
        <w:spacing w:line="276" w:lineRule="auto"/>
        <w:jc w:val="center"/>
        <w:rPr>
          <w:sz w:val="26"/>
          <w:szCs w:val="26"/>
        </w:rPr>
      </w:pPr>
    </w:p>
    <w:p w14:paraId="76106F00" w14:textId="1463DFA3" w:rsidR="002B553D" w:rsidRPr="002B553D" w:rsidRDefault="002B553D" w:rsidP="00B404DD">
      <w:pPr>
        <w:spacing w:line="276" w:lineRule="auto"/>
        <w:jc w:val="center"/>
        <w:rPr>
          <w:sz w:val="22"/>
          <w:szCs w:val="26"/>
        </w:rPr>
      </w:pPr>
      <w:r w:rsidRPr="002B553D">
        <w:rPr>
          <w:sz w:val="22"/>
          <w:szCs w:val="26"/>
        </w:rPr>
        <w:t>School of Computing &amp; Engineering</w:t>
      </w:r>
    </w:p>
    <w:p w14:paraId="56872B7B" w14:textId="5BA996B3" w:rsidR="002B553D" w:rsidRPr="002B553D" w:rsidRDefault="002B553D" w:rsidP="00B404DD">
      <w:pPr>
        <w:spacing w:line="276" w:lineRule="auto"/>
        <w:jc w:val="center"/>
        <w:rPr>
          <w:sz w:val="22"/>
          <w:szCs w:val="26"/>
        </w:rPr>
      </w:pPr>
      <w:r w:rsidRPr="002B553D">
        <w:rPr>
          <w:sz w:val="22"/>
          <w:szCs w:val="26"/>
        </w:rPr>
        <w:t xml:space="preserve">College of Design, Creative &amp; Digital Industries </w:t>
      </w:r>
    </w:p>
    <w:p w14:paraId="14073AE7" w14:textId="2E634F60" w:rsidR="002B553D" w:rsidRPr="002B553D" w:rsidRDefault="002B553D" w:rsidP="00B404DD">
      <w:pPr>
        <w:spacing w:line="276" w:lineRule="auto"/>
        <w:jc w:val="center"/>
        <w:rPr>
          <w:sz w:val="22"/>
          <w:szCs w:val="26"/>
        </w:rPr>
      </w:pPr>
      <w:r w:rsidRPr="002B553D">
        <w:rPr>
          <w:sz w:val="22"/>
          <w:szCs w:val="26"/>
        </w:rPr>
        <w:t>University of Westminster</w:t>
      </w:r>
    </w:p>
    <w:p w14:paraId="714D1100" w14:textId="531E0009" w:rsidR="002B553D" w:rsidRDefault="002B553D" w:rsidP="00B404DD">
      <w:pPr>
        <w:spacing w:line="276" w:lineRule="auto"/>
        <w:jc w:val="center"/>
        <w:rPr>
          <w:sz w:val="26"/>
          <w:szCs w:val="26"/>
        </w:rPr>
      </w:pPr>
    </w:p>
    <w:p w14:paraId="40F44398" w14:textId="1F1E1F5E" w:rsidR="00F63F47" w:rsidRDefault="00F63F47" w:rsidP="00B404DD">
      <w:pPr>
        <w:spacing w:line="276" w:lineRule="auto"/>
        <w:jc w:val="center"/>
        <w:rPr>
          <w:sz w:val="26"/>
          <w:szCs w:val="26"/>
        </w:rPr>
      </w:pPr>
      <w:r>
        <w:rPr>
          <w:sz w:val="26"/>
          <w:szCs w:val="26"/>
        </w:rPr>
        <w:t>Word Count : XXXX</w:t>
      </w:r>
    </w:p>
    <w:p w14:paraId="5B712A5D" w14:textId="514A36F7" w:rsidR="00B404DD" w:rsidRPr="002B553D" w:rsidRDefault="00F63F47" w:rsidP="002B553D">
      <w:pPr>
        <w:jc w:val="center"/>
        <w:rPr>
          <w:sz w:val="22"/>
        </w:rPr>
        <w:sectPr w:rsidR="00B404DD" w:rsidRPr="002B553D" w:rsidSect="00F63F47">
          <w:headerReference w:type="default" r:id="rId11"/>
          <w:footerReference w:type="first" r:id="rId12"/>
          <w:pgSz w:w="11906" w:h="16838" w:code="9"/>
          <w:pgMar w:top="1440" w:right="1440" w:bottom="1440" w:left="1440" w:header="720" w:footer="720" w:gutter="0"/>
          <w:pgBorders w:display="firstPage" w:offsetFrom="page">
            <w:top w:val="single" w:sz="8" w:space="24" w:color="auto"/>
            <w:left w:val="single" w:sz="8" w:space="24" w:color="auto"/>
            <w:bottom w:val="single" w:sz="8" w:space="24" w:color="auto"/>
            <w:right w:val="single" w:sz="8" w:space="24" w:color="auto"/>
          </w:pgBorders>
          <w:cols w:space="720"/>
          <w:titlePg/>
          <w:docGrid w:linePitch="360"/>
        </w:sectPr>
      </w:pPr>
      <w:r>
        <w:rPr>
          <w:szCs w:val="26"/>
        </w:rPr>
        <w:t>1</w:t>
      </w:r>
      <w:r w:rsidR="002B553D" w:rsidRPr="002B553D">
        <w:rPr>
          <w:szCs w:val="26"/>
        </w:rPr>
        <w:t>5.03.2024</w:t>
      </w:r>
    </w:p>
    <w:bookmarkStart w:id="1" w:name="_Toc161274182" w:displacedByCustomXml="next"/>
    <w:sdt>
      <w:sdtPr>
        <w:rPr>
          <w:rFonts w:eastAsiaTheme="minorHAnsi" w:cstheme="minorBidi"/>
          <w:b w:val="0"/>
          <w:kern w:val="2"/>
          <w:sz w:val="24"/>
          <w:szCs w:val="22"/>
          <w14:ligatures w14:val="standardContextual"/>
        </w:rPr>
        <w:id w:val="810687549"/>
        <w:docPartObj>
          <w:docPartGallery w:val="Table of Contents"/>
          <w:docPartUnique/>
        </w:docPartObj>
      </w:sdtPr>
      <w:sdtEndPr>
        <w:rPr>
          <w:bCs/>
          <w:noProof/>
        </w:rPr>
      </w:sdtEndPr>
      <w:sdtContent>
        <w:p w14:paraId="54AD5F8F" w14:textId="140AA3DA" w:rsidR="00B404DD" w:rsidRDefault="00074578" w:rsidP="00074578">
          <w:pPr>
            <w:pStyle w:val="Heading1"/>
            <w:spacing w:line="360" w:lineRule="auto"/>
            <w:jc w:val="both"/>
          </w:pPr>
          <w:r>
            <w:t>Table of Contents</w:t>
          </w:r>
          <w:bookmarkEnd w:id="1"/>
        </w:p>
        <w:p w14:paraId="37B06F37" w14:textId="4D68F0FC" w:rsidR="0017538E" w:rsidRDefault="00B404DD">
          <w:pPr>
            <w:pStyle w:val="TOC1"/>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161274182" w:history="1">
            <w:r w:rsidR="0017538E" w:rsidRPr="00104FAD">
              <w:rPr>
                <w:rStyle w:val="Hyperlink"/>
                <w:noProof/>
              </w:rPr>
              <w:t>Table of Contents</w:t>
            </w:r>
            <w:r w:rsidR="0017538E">
              <w:rPr>
                <w:noProof/>
                <w:webHidden/>
              </w:rPr>
              <w:tab/>
            </w:r>
            <w:r w:rsidR="0017538E">
              <w:rPr>
                <w:noProof/>
                <w:webHidden/>
              </w:rPr>
              <w:fldChar w:fldCharType="begin"/>
            </w:r>
            <w:r w:rsidR="0017538E">
              <w:rPr>
                <w:noProof/>
                <w:webHidden/>
              </w:rPr>
              <w:instrText xml:space="preserve"> PAGEREF _Toc161274182 \h </w:instrText>
            </w:r>
            <w:r w:rsidR="0017538E">
              <w:rPr>
                <w:noProof/>
                <w:webHidden/>
              </w:rPr>
            </w:r>
            <w:r w:rsidR="0017538E">
              <w:rPr>
                <w:noProof/>
                <w:webHidden/>
              </w:rPr>
              <w:fldChar w:fldCharType="separate"/>
            </w:r>
            <w:r w:rsidR="0017538E">
              <w:rPr>
                <w:noProof/>
                <w:webHidden/>
              </w:rPr>
              <w:t>i</w:t>
            </w:r>
            <w:r w:rsidR="0017538E">
              <w:rPr>
                <w:noProof/>
                <w:webHidden/>
              </w:rPr>
              <w:fldChar w:fldCharType="end"/>
            </w:r>
          </w:hyperlink>
        </w:p>
        <w:p w14:paraId="06A75193" w14:textId="060DE6F4" w:rsidR="0017538E" w:rsidRDefault="0017538E">
          <w:pPr>
            <w:pStyle w:val="TOC1"/>
            <w:rPr>
              <w:rFonts w:asciiTheme="minorHAnsi" w:eastAsiaTheme="minorEastAsia" w:hAnsiTheme="minorHAnsi"/>
              <w:noProof/>
              <w:kern w:val="0"/>
              <w:sz w:val="22"/>
              <w14:ligatures w14:val="none"/>
            </w:rPr>
          </w:pPr>
          <w:hyperlink w:anchor="_Toc161274183" w:history="1">
            <w:r w:rsidRPr="00104FAD">
              <w:rPr>
                <w:rStyle w:val="Hyperlink"/>
                <w:rFonts w:cs="Times New Roman"/>
                <w:noProof/>
              </w:rPr>
              <w:t>List of Tables</w:t>
            </w:r>
            <w:r>
              <w:rPr>
                <w:noProof/>
                <w:webHidden/>
              </w:rPr>
              <w:tab/>
            </w:r>
            <w:r>
              <w:rPr>
                <w:noProof/>
                <w:webHidden/>
              </w:rPr>
              <w:fldChar w:fldCharType="begin"/>
            </w:r>
            <w:r>
              <w:rPr>
                <w:noProof/>
                <w:webHidden/>
              </w:rPr>
              <w:instrText xml:space="preserve"> PAGEREF _Toc161274183 \h </w:instrText>
            </w:r>
            <w:r>
              <w:rPr>
                <w:noProof/>
                <w:webHidden/>
              </w:rPr>
            </w:r>
            <w:r>
              <w:rPr>
                <w:noProof/>
                <w:webHidden/>
              </w:rPr>
              <w:fldChar w:fldCharType="separate"/>
            </w:r>
            <w:r>
              <w:rPr>
                <w:noProof/>
                <w:webHidden/>
              </w:rPr>
              <w:t>ii</w:t>
            </w:r>
            <w:r>
              <w:rPr>
                <w:noProof/>
                <w:webHidden/>
              </w:rPr>
              <w:fldChar w:fldCharType="end"/>
            </w:r>
          </w:hyperlink>
        </w:p>
        <w:p w14:paraId="5BF1178B" w14:textId="5B9E708E" w:rsidR="0017538E" w:rsidRDefault="0017538E">
          <w:pPr>
            <w:pStyle w:val="TOC1"/>
            <w:rPr>
              <w:rFonts w:asciiTheme="minorHAnsi" w:eastAsiaTheme="minorEastAsia" w:hAnsiTheme="minorHAnsi"/>
              <w:noProof/>
              <w:kern w:val="0"/>
              <w:sz w:val="22"/>
              <w14:ligatures w14:val="none"/>
            </w:rPr>
          </w:pPr>
          <w:hyperlink w:anchor="_Toc161274184" w:history="1">
            <w:r w:rsidRPr="00104FAD">
              <w:rPr>
                <w:rStyle w:val="Hyperlink"/>
                <w:noProof/>
              </w:rPr>
              <w:t>List of Figures</w:t>
            </w:r>
            <w:r>
              <w:rPr>
                <w:noProof/>
                <w:webHidden/>
              </w:rPr>
              <w:tab/>
            </w:r>
            <w:r>
              <w:rPr>
                <w:noProof/>
                <w:webHidden/>
              </w:rPr>
              <w:fldChar w:fldCharType="begin"/>
            </w:r>
            <w:r>
              <w:rPr>
                <w:noProof/>
                <w:webHidden/>
              </w:rPr>
              <w:instrText xml:space="preserve"> PAGEREF _Toc161274184 \h </w:instrText>
            </w:r>
            <w:r>
              <w:rPr>
                <w:noProof/>
                <w:webHidden/>
              </w:rPr>
            </w:r>
            <w:r>
              <w:rPr>
                <w:noProof/>
                <w:webHidden/>
              </w:rPr>
              <w:fldChar w:fldCharType="separate"/>
            </w:r>
            <w:r>
              <w:rPr>
                <w:noProof/>
                <w:webHidden/>
              </w:rPr>
              <w:t>ii</w:t>
            </w:r>
            <w:r>
              <w:rPr>
                <w:noProof/>
                <w:webHidden/>
              </w:rPr>
              <w:fldChar w:fldCharType="end"/>
            </w:r>
          </w:hyperlink>
        </w:p>
        <w:p w14:paraId="4B21109A" w14:textId="16BB43E7" w:rsidR="0017538E" w:rsidRDefault="0017538E">
          <w:pPr>
            <w:pStyle w:val="TOC1"/>
            <w:rPr>
              <w:rFonts w:asciiTheme="minorHAnsi" w:eastAsiaTheme="minorEastAsia" w:hAnsiTheme="minorHAnsi"/>
              <w:noProof/>
              <w:kern w:val="0"/>
              <w:sz w:val="22"/>
              <w14:ligatures w14:val="none"/>
            </w:rPr>
          </w:pPr>
          <w:hyperlink w:anchor="_Toc161274185" w:history="1">
            <w:r w:rsidRPr="00104FAD">
              <w:rPr>
                <w:rStyle w:val="Hyperlink"/>
                <w:rFonts w:cs="Times New Roman"/>
                <w:noProof/>
              </w:rPr>
              <w:t>Question 01 – Digital Marketing Models</w:t>
            </w:r>
            <w:r>
              <w:rPr>
                <w:noProof/>
                <w:webHidden/>
              </w:rPr>
              <w:tab/>
            </w:r>
            <w:r>
              <w:rPr>
                <w:noProof/>
                <w:webHidden/>
              </w:rPr>
              <w:fldChar w:fldCharType="begin"/>
            </w:r>
            <w:r>
              <w:rPr>
                <w:noProof/>
                <w:webHidden/>
              </w:rPr>
              <w:instrText xml:space="preserve"> PAGEREF _Toc161274185 \h </w:instrText>
            </w:r>
            <w:r>
              <w:rPr>
                <w:noProof/>
                <w:webHidden/>
              </w:rPr>
            </w:r>
            <w:r>
              <w:rPr>
                <w:noProof/>
                <w:webHidden/>
              </w:rPr>
              <w:fldChar w:fldCharType="separate"/>
            </w:r>
            <w:r>
              <w:rPr>
                <w:noProof/>
                <w:webHidden/>
              </w:rPr>
              <w:t>1</w:t>
            </w:r>
            <w:r>
              <w:rPr>
                <w:noProof/>
                <w:webHidden/>
              </w:rPr>
              <w:fldChar w:fldCharType="end"/>
            </w:r>
          </w:hyperlink>
        </w:p>
        <w:p w14:paraId="4E86CD5E" w14:textId="0FD2CADE" w:rsidR="0017538E" w:rsidRDefault="0017538E">
          <w:pPr>
            <w:pStyle w:val="TOC2"/>
            <w:rPr>
              <w:rFonts w:asciiTheme="minorHAnsi" w:eastAsiaTheme="minorEastAsia" w:hAnsiTheme="minorHAnsi"/>
              <w:noProof/>
              <w:kern w:val="0"/>
              <w:sz w:val="22"/>
              <w14:ligatures w14:val="none"/>
            </w:rPr>
          </w:pPr>
          <w:hyperlink w:anchor="_Toc161274186" w:history="1">
            <w:r w:rsidRPr="00104FAD">
              <w:rPr>
                <w:rStyle w:val="Hyperlink"/>
                <w:noProof/>
              </w:rPr>
              <w:t>Illustration and Discussion of Ash’s Funnel Process</w:t>
            </w:r>
            <w:r>
              <w:rPr>
                <w:noProof/>
                <w:webHidden/>
              </w:rPr>
              <w:tab/>
            </w:r>
            <w:r>
              <w:rPr>
                <w:noProof/>
                <w:webHidden/>
              </w:rPr>
              <w:fldChar w:fldCharType="begin"/>
            </w:r>
            <w:r>
              <w:rPr>
                <w:noProof/>
                <w:webHidden/>
              </w:rPr>
              <w:instrText xml:space="preserve"> PAGEREF _Toc161274186 \h </w:instrText>
            </w:r>
            <w:r>
              <w:rPr>
                <w:noProof/>
                <w:webHidden/>
              </w:rPr>
            </w:r>
            <w:r>
              <w:rPr>
                <w:noProof/>
                <w:webHidden/>
              </w:rPr>
              <w:fldChar w:fldCharType="separate"/>
            </w:r>
            <w:r>
              <w:rPr>
                <w:noProof/>
                <w:webHidden/>
              </w:rPr>
              <w:t>1</w:t>
            </w:r>
            <w:r>
              <w:rPr>
                <w:noProof/>
                <w:webHidden/>
              </w:rPr>
              <w:fldChar w:fldCharType="end"/>
            </w:r>
          </w:hyperlink>
        </w:p>
        <w:p w14:paraId="24817ECB" w14:textId="1EEF51A7" w:rsidR="0017538E" w:rsidRDefault="0017538E">
          <w:pPr>
            <w:pStyle w:val="TOC2"/>
            <w:rPr>
              <w:rFonts w:asciiTheme="minorHAnsi" w:eastAsiaTheme="minorEastAsia" w:hAnsiTheme="minorHAnsi"/>
              <w:noProof/>
              <w:kern w:val="0"/>
              <w:sz w:val="22"/>
              <w14:ligatures w14:val="none"/>
            </w:rPr>
          </w:pPr>
          <w:hyperlink w:anchor="_Toc161274187" w:history="1">
            <w:r w:rsidRPr="00104FAD">
              <w:rPr>
                <w:rStyle w:val="Hyperlink"/>
                <w:noProof/>
              </w:rPr>
              <w:t>Applicability of Ash’s Funnel Process on Mimosa</w:t>
            </w:r>
            <w:r>
              <w:rPr>
                <w:noProof/>
                <w:webHidden/>
              </w:rPr>
              <w:tab/>
            </w:r>
            <w:r>
              <w:rPr>
                <w:noProof/>
                <w:webHidden/>
              </w:rPr>
              <w:fldChar w:fldCharType="begin"/>
            </w:r>
            <w:r>
              <w:rPr>
                <w:noProof/>
                <w:webHidden/>
              </w:rPr>
              <w:instrText xml:space="preserve"> PAGEREF _Toc161274187 \h </w:instrText>
            </w:r>
            <w:r>
              <w:rPr>
                <w:noProof/>
                <w:webHidden/>
              </w:rPr>
            </w:r>
            <w:r>
              <w:rPr>
                <w:noProof/>
                <w:webHidden/>
              </w:rPr>
              <w:fldChar w:fldCharType="separate"/>
            </w:r>
            <w:r>
              <w:rPr>
                <w:noProof/>
                <w:webHidden/>
              </w:rPr>
              <w:t>3</w:t>
            </w:r>
            <w:r>
              <w:rPr>
                <w:noProof/>
                <w:webHidden/>
              </w:rPr>
              <w:fldChar w:fldCharType="end"/>
            </w:r>
          </w:hyperlink>
        </w:p>
        <w:p w14:paraId="16E9FDF3" w14:textId="35B51742" w:rsidR="0017538E" w:rsidRDefault="0017538E">
          <w:pPr>
            <w:pStyle w:val="TOC2"/>
            <w:rPr>
              <w:rFonts w:asciiTheme="minorHAnsi" w:eastAsiaTheme="minorEastAsia" w:hAnsiTheme="minorHAnsi"/>
              <w:noProof/>
              <w:kern w:val="0"/>
              <w:sz w:val="22"/>
              <w14:ligatures w14:val="none"/>
            </w:rPr>
          </w:pPr>
          <w:hyperlink w:anchor="_Toc161274188" w:history="1">
            <w:r w:rsidRPr="00104FAD">
              <w:rPr>
                <w:rStyle w:val="Hyperlink"/>
                <w:noProof/>
              </w:rPr>
              <w:t>Definition of Technical Terms</w:t>
            </w:r>
            <w:r>
              <w:rPr>
                <w:noProof/>
                <w:webHidden/>
              </w:rPr>
              <w:tab/>
            </w:r>
            <w:r>
              <w:rPr>
                <w:noProof/>
                <w:webHidden/>
              </w:rPr>
              <w:fldChar w:fldCharType="begin"/>
            </w:r>
            <w:r>
              <w:rPr>
                <w:noProof/>
                <w:webHidden/>
              </w:rPr>
              <w:instrText xml:space="preserve"> PAGEREF _Toc161274188 \h </w:instrText>
            </w:r>
            <w:r>
              <w:rPr>
                <w:noProof/>
                <w:webHidden/>
              </w:rPr>
            </w:r>
            <w:r>
              <w:rPr>
                <w:noProof/>
                <w:webHidden/>
              </w:rPr>
              <w:fldChar w:fldCharType="separate"/>
            </w:r>
            <w:r>
              <w:rPr>
                <w:noProof/>
                <w:webHidden/>
              </w:rPr>
              <w:t>4</w:t>
            </w:r>
            <w:r>
              <w:rPr>
                <w:noProof/>
                <w:webHidden/>
              </w:rPr>
              <w:fldChar w:fldCharType="end"/>
            </w:r>
          </w:hyperlink>
        </w:p>
        <w:p w14:paraId="29C022B4" w14:textId="201FC383" w:rsidR="0017538E" w:rsidRDefault="0017538E">
          <w:pPr>
            <w:pStyle w:val="TOC1"/>
            <w:rPr>
              <w:rFonts w:asciiTheme="minorHAnsi" w:eastAsiaTheme="minorEastAsia" w:hAnsiTheme="minorHAnsi"/>
              <w:noProof/>
              <w:kern w:val="0"/>
              <w:sz w:val="22"/>
              <w14:ligatures w14:val="none"/>
            </w:rPr>
          </w:pPr>
          <w:hyperlink w:anchor="_Toc161274189" w:history="1">
            <w:r w:rsidRPr="00104FAD">
              <w:rPr>
                <w:rStyle w:val="Hyperlink"/>
                <w:rFonts w:cs="Times New Roman"/>
                <w:noProof/>
              </w:rPr>
              <w:t>Question 02 – Search Engine Optimization</w:t>
            </w:r>
            <w:r>
              <w:rPr>
                <w:noProof/>
                <w:webHidden/>
              </w:rPr>
              <w:tab/>
            </w:r>
            <w:r>
              <w:rPr>
                <w:noProof/>
                <w:webHidden/>
              </w:rPr>
              <w:fldChar w:fldCharType="begin"/>
            </w:r>
            <w:r>
              <w:rPr>
                <w:noProof/>
                <w:webHidden/>
              </w:rPr>
              <w:instrText xml:space="preserve"> PAGEREF _Toc161274189 \h </w:instrText>
            </w:r>
            <w:r>
              <w:rPr>
                <w:noProof/>
                <w:webHidden/>
              </w:rPr>
            </w:r>
            <w:r>
              <w:rPr>
                <w:noProof/>
                <w:webHidden/>
              </w:rPr>
              <w:fldChar w:fldCharType="separate"/>
            </w:r>
            <w:r>
              <w:rPr>
                <w:noProof/>
                <w:webHidden/>
              </w:rPr>
              <w:t>5</w:t>
            </w:r>
            <w:r>
              <w:rPr>
                <w:noProof/>
                <w:webHidden/>
              </w:rPr>
              <w:fldChar w:fldCharType="end"/>
            </w:r>
          </w:hyperlink>
        </w:p>
        <w:p w14:paraId="4B001B8C" w14:textId="5E95A367" w:rsidR="0017538E" w:rsidRDefault="0017538E">
          <w:pPr>
            <w:pStyle w:val="TOC2"/>
            <w:rPr>
              <w:rFonts w:asciiTheme="minorHAnsi" w:eastAsiaTheme="minorEastAsia" w:hAnsiTheme="minorHAnsi"/>
              <w:noProof/>
              <w:kern w:val="0"/>
              <w:sz w:val="22"/>
              <w14:ligatures w14:val="none"/>
            </w:rPr>
          </w:pPr>
          <w:hyperlink w:anchor="_Toc161274190" w:history="1">
            <w:r w:rsidRPr="00104FAD">
              <w:rPr>
                <w:rStyle w:val="Hyperlink"/>
                <w:noProof/>
              </w:rPr>
              <w:t>Part A – Screenshots of Microsite</w:t>
            </w:r>
            <w:r>
              <w:rPr>
                <w:noProof/>
                <w:webHidden/>
              </w:rPr>
              <w:tab/>
            </w:r>
            <w:r>
              <w:rPr>
                <w:noProof/>
                <w:webHidden/>
              </w:rPr>
              <w:fldChar w:fldCharType="begin"/>
            </w:r>
            <w:r>
              <w:rPr>
                <w:noProof/>
                <w:webHidden/>
              </w:rPr>
              <w:instrText xml:space="preserve"> PAGEREF _Toc161274190 \h </w:instrText>
            </w:r>
            <w:r>
              <w:rPr>
                <w:noProof/>
                <w:webHidden/>
              </w:rPr>
            </w:r>
            <w:r>
              <w:rPr>
                <w:noProof/>
                <w:webHidden/>
              </w:rPr>
              <w:fldChar w:fldCharType="separate"/>
            </w:r>
            <w:r>
              <w:rPr>
                <w:noProof/>
                <w:webHidden/>
              </w:rPr>
              <w:t>5</w:t>
            </w:r>
            <w:r>
              <w:rPr>
                <w:noProof/>
                <w:webHidden/>
              </w:rPr>
              <w:fldChar w:fldCharType="end"/>
            </w:r>
          </w:hyperlink>
        </w:p>
        <w:p w14:paraId="5E2DA0A0" w14:textId="6798C927" w:rsidR="0017538E" w:rsidRDefault="0017538E">
          <w:pPr>
            <w:pStyle w:val="TOC2"/>
            <w:rPr>
              <w:rFonts w:asciiTheme="minorHAnsi" w:eastAsiaTheme="minorEastAsia" w:hAnsiTheme="minorHAnsi"/>
              <w:noProof/>
              <w:kern w:val="0"/>
              <w:sz w:val="22"/>
              <w14:ligatures w14:val="none"/>
            </w:rPr>
          </w:pPr>
          <w:hyperlink w:anchor="_Toc161274191" w:history="1">
            <w:r w:rsidRPr="00104FAD">
              <w:rPr>
                <w:rStyle w:val="Hyperlink"/>
                <w:noProof/>
              </w:rPr>
              <w:t>Part B - Form</w:t>
            </w:r>
            <w:r>
              <w:rPr>
                <w:noProof/>
                <w:webHidden/>
              </w:rPr>
              <w:tab/>
            </w:r>
            <w:r>
              <w:rPr>
                <w:noProof/>
                <w:webHidden/>
              </w:rPr>
              <w:fldChar w:fldCharType="begin"/>
            </w:r>
            <w:r>
              <w:rPr>
                <w:noProof/>
                <w:webHidden/>
              </w:rPr>
              <w:instrText xml:space="preserve"> PAGEREF _Toc161274191 \h </w:instrText>
            </w:r>
            <w:r>
              <w:rPr>
                <w:noProof/>
                <w:webHidden/>
              </w:rPr>
            </w:r>
            <w:r>
              <w:rPr>
                <w:noProof/>
                <w:webHidden/>
              </w:rPr>
              <w:fldChar w:fldCharType="separate"/>
            </w:r>
            <w:r>
              <w:rPr>
                <w:noProof/>
                <w:webHidden/>
              </w:rPr>
              <w:t>7</w:t>
            </w:r>
            <w:r>
              <w:rPr>
                <w:noProof/>
                <w:webHidden/>
              </w:rPr>
              <w:fldChar w:fldCharType="end"/>
            </w:r>
          </w:hyperlink>
        </w:p>
        <w:p w14:paraId="17780101" w14:textId="1C6B384F" w:rsidR="0017538E" w:rsidRDefault="0017538E">
          <w:pPr>
            <w:pStyle w:val="TOC2"/>
            <w:rPr>
              <w:rFonts w:asciiTheme="minorHAnsi" w:eastAsiaTheme="minorEastAsia" w:hAnsiTheme="minorHAnsi"/>
              <w:noProof/>
              <w:kern w:val="0"/>
              <w:sz w:val="22"/>
              <w14:ligatures w14:val="none"/>
            </w:rPr>
          </w:pPr>
          <w:hyperlink w:anchor="_Toc161274192" w:history="1">
            <w:r w:rsidRPr="00104FAD">
              <w:rPr>
                <w:rStyle w:val="Hyperlink"/>
                <w:noProof/>
              </w:rPr>
              <w:t>Part C - Keyword Research</w:t>
            </w:r>
            <w:r>
              <w:rPr>
                <w:noProof/>
                <w:webHidden/>
              </w:rPr>
              <w:tab/>
            </w:r>
            <w:r>
              <w:rPr>
                <w:noProof/>
                <w:webHidden/>
              </w:rPr>
              <w:fldChar w:fldCharType="begin"/>
            </w:r>
            <w:r>
              <w:rPr>
                <w:noProof/>
                <w:webHidden/>
              </w:rPr>
              <w:instrText xml:space="preserve"> PAGEREF _Toc161274192 \h </w:instrText>
            </w:r>
            <w:r>
              <w:rPr>
                <w:noProof/>
                <w:webHidden/>
              </w:rPr>
            </w:r>
            <w:r>
              <w:rPr>
                <w:noProof/>
                <w:webHidden/>
              </w:rPr>
              <w:fldChar w:fldCharType="separate"/>
            </w:r>
            <w:r>
              <w:rPr>
                <w:noProof/>
                <w:webHidden/>
              </w:rPr>
              <w:t>7</w:t>
            </w:r>
            <w:r>
              <w:rPr>
                <w:noProof/>
                <w:webHidden/>
              </w:rPr>
              <w:fldChar w:fldCharType="end"/>
            </w:r>
          </w:hyperlink>
        </w:p>
        <w:p w14:paraId="71CB45E6" w14:textId="677A9E85" w:rsidR="0017538E" w:rsidRDefault="0017538E">
          <w:pPr>
            <w:pStyle w:val="TOC2"/>
            <w:rPr>
              <w:rFonts w:asciiTheme="minorHAnsi" w:eastAsiaTheme="minorEastAsia" w:hAnsiTheme="minorHAnsi"/>
              <w:noProof/>
              <w:kern w:val="0"/>
              <w:sz w:val="22"/>
              <w14:ligatures w14:val="none"/>
            </w:rPr>
          </w:pPr>
          <w:hyperlink w:anchor="_Toc161274193" w:history="1">
            <w:r w:rsidRPr="00104FAD">
              <w:rPr>
                <w:rStyle w:val="Hyperlink"/>
                <w:noProof/>
              </w:rPr>
              <w:t>Part D - Website Optimization</w:t>
            </w:r>
            <w:r>
              <w:rPr>
                <w:noProof/>
                <w:webHidden/>
              </w:rPr>
              <w:tab/>
            </w:r>
            <w:r>
              <w:rPr>
                <w:noProof/>
                <w:webHidden/>
              </w:rPr>
              <w:fldChar w:fldCharType="begin"/>
            </w:r>
            <w:r>
              <w:rPr>
                <w:noProof/>
                <w:webHidden/>
              </w:rPr>
              <w:instrText xml:space="preserve"> PAGEREF _Toc161274193 \h </w:instrText>
            </w:r>
            <w:r>
              <w:rPr>
                <w:noProof/>
                <w:webHidden/>
              </w:rPr>
            </w:r>
            <w:r>
              <w:rPr>
                <w:noProof/>
                <w:webHidden/>
              </w:rPr>
              <w:fldChar w:fldCharType="separate"/>
            </w:r>
            <w:r>
              <w:rPr>
                <w:noProof/>
                <w:webHidden/>
              </w:rPr>
              <w:t>12</w:t>
            </w:r>
            <w:r>
              <w:rPr>
                <w:noProof/>
                <w:webHidden/>
              </w:rPr>
              <w:fldChar w:fldCharType="end"/>
            </w:r>
          </w:hyperlink>
        </w:p>
        <w:p w14:paraId="1E456DC9" w14:textId="58EB67F4" w:rsidR="0017538E" w:rsidRDefault="0017538E">
          <w:pPr>
            <w:pStyle w:val="TOC2"/>
            <w:rPr>
              <w:rFonts w:asciiTheme="minorHAnsi" w:eastAsiaTheme="minorEastAsia" w:hAnsiTheme="minorHAnsi"/>
              <w:noProof/>
              <w:kern w:val="0"/>
              <w:sz w:val="22"/>
              <w14:ligatures w14:val="none"/>
            </w:rPr>
          </w:pPr>
          <w:hyperlink w:anchor="_Toc161274194" w:history="1">
            <w:r w:rsidRPr="00104FAD">
              <w:rPr>
                <w:rStyle w:val="Hyperlink"/>
                <w:noProof/>
              </w:rPr>
              <w:t>Part E - Backlinks and Internal linking</w:t>
            </w:r>
            <w:r>
              <w:rPr>
                <w:noProof/>
                <w:webHidden/>
              </w:rPr>
              <w:tab/>
            </w:r>
            <w:r>
              <w:rPr>
                <w:noProof/>
                <w:webHidden/>
              </w:rPr>
              <w:fldChar w:fldCharType="begin"/>
            </w:r>
            <w:r>
              <w:rPr>
                <w:noProof/>
                <w:webHidden/>
              </w:rPr>
              <w:instrText xml:space="preserve"> PAGEREF _Toc161274194 \h </w:instrText>
            </w:r>
            <w:r>
              <w:rPr>
                <w:noProof/>
                <w:webHidden/>
              </w:rPr>
            </w:r>
            <w:r>
              <w:rPr>
                <w:noProof/>
                <w:webHidden/>
              </w:rPr>
              <w:fldChar w:fldCharType="separate"/>
            </w:r>
            <w:r>
              <w:rPr>
                <w:noProof/>
                <w:webHidden/>
              </w:rPr>
              <w:t>13</w:t>
            </w:r>
            <w:r>
              <w:rPr>
                <w:noProof/>
                <w:webHidden/>
              </w:rPr>
              <w:fldChar w:fldCharType="end"/>
            </w:r>
          </w:hyperlink>
        </w:p>
        <w:p w14:paraId="68917AC7" w14:textId="4CC28BC2" w:rsidR="0017538E" w:rsidRDefault="0017538E">
          <w:pPr>
            <w:pStyle w:val="TOC2"/>
            <w:rPr>
              <w:rFonts w:asciiTheme="minorHAnsi" w:eastAsiaTheme="minorEastAsia" w:hAnsiTheme="minorHAnsi"/>
              <w:noProof/>
              <w:kern w:val="0"/>
              <w:sz w:val="22"/>
              <w14:ligatures w14:val="none"/>
            </w:rPr>
          </w:pPr>
          <w:hyperlink w:anchor="_Toc161274195" w:history="1">
            <w:r w:rsidRPr="00104FAD">
              <w:rPr>
                <w:rStyle w:val="Hyperlink"/>
                <w:noProof/>
              </w:rPr>
              <w:t>Part F – PageRank Algorithm</w:t>
            </w:r>
            <w:r>
              <w:rPr>
                <w:noProof/>
                <w:webHidden/>
              </w:rPr>
              <w:tab/>
            </w:r>
            <w:r>
              <w:rPr>
                <w:noProof/>
                <w:webHidden/>
              </w:rPr>
              <w:fldChar w:fldCharType="begin"/>
            </w:r>
            <w:r>
              <w:rPr>
                <w:noProof/>
                <w:webHidden/>
              </w:rPr>
              <w:instrText xml:space="preserve"> PAGEREF _Toc161274195 \h </w:instrText>
            </w:r>
            <w:r>
              <w:rPr>
                <w:noProof/>
                <w:webHidden/>
              </w:rPr>
            </w:r>
            <w:r>
              <w:rPr>
                <w:noProof/>
                <w:webHidden/>
              </w:rPr>
              <w:fldChar w:fldCharType="separate"/>
            </w:r>
            <w:r>
              <w:rPr>
                <w:noProof/>
                <w:webHidden/>
              </w:rPr>
              <w:t>17</w:t>
            </w:r>
            <w:r>
              <w:rPr>
                <w:noProof/>
                <w:webHidden/>
              </w:rPr>
              <w:fldChar w:fldCharType="end"/>
            </w:r>
          </w:hyperlink>
        </w:p>
        <w:p w14:paraId="30201E6D" w14:textId="69565731" w:rsidR="0017538E" w:rsidRDefault="0017538E">
          <w:pPr>
            <w:pStyle w:val="TOC1"/>
            <w:rPr>
              <w:rFonts w:asciiTheme="minorHAnsi" w:eastAsiaTheme="minorEastAsia" w:hAnsiTheme="minorHAnsi"/>
              <w:noProof/>
              <w:kern w:val="0"/>
              <w:sz w:val="22"/>
              <w14:ligatures w14:val="none"/>
            </w:rPr>
          </w:pPr>
          <w:hyperlink w:anchor="_Toc161274196" w:history="1">
            <w:r w:rsidRPr="00104FAD">
              <w:rPr>
                <w:rStyle w:val="Hyperlink"/>
                <w:rFonts w:cs="Times New Roman"/>
                <w:noProof/>
              </w:rPr>
              <w:t>Question 03 – Social Media &amp; Traditional Marketing Methods</w:t>
            </w:r>
            <w:r>
              <w:rPr>
                <w:noProof/>
                <w:webHidden/>
              </w:rPr>
              <w:tab/>
            </w:r>
            <w:r>
              <w:rPr>
                <w:noProof/>
                <w:webHidden/>
              </w:rPr>
              <w:fldChar w:fldCharType="begin"/>
            </w:r>
            <w:r>
              <w:rPr>
                <w:noProof/>
                <w:webHidden/>
              </w:rPr>
              <w:instrText xml:space="preserve"> PAGEREF _Toc161274196 \h </w:instrText>
            </w:r>
            <w:r>
              <w:rPr>
                <w:noProof/>
                <w:webHidden/>
              </w:rPr>
            </w:r>
            <w:r>
              <w:rPr>
                <w:noProof/>
                <w:webHidden/>
              </w:rPr>
              <w:fldChar w:fldCharType="separate"/>
            </w:r>
            <w:r>
              <w:rPr>
                <w:noProof/>
                <w:webHidden/>
              </w:rPr>
              <w:t>21</w:t>
            </w:r>
            <w:r>
              <w:rPr>
                <w:noProof/>
                <w:webHidden/>
              </w:rPr>
              <w:fldChar w:fldCharType="end"/>
            </w:r>
          </w:hyperlink>
        </w:p>
        <w:p w14:paraId="5B3C1848" w14:textId="7EEB42C9" w:rsidR="0017538E" w:rsidRDefault="0017538E">
          <w:pPr>
            <w:pStyle w:val="TOC2"/>
            <w:rPr>
              <w:rFonts w:asciiTheme="minorHAnsi" w:eastAsiaTheme="minorEastAsia" w:hAnsiTheme="minorHAnsi"/>
              <w:noProof/>
              <w:kern w:val="0"/>
              <w:sz w:val="22"/>
              <w14:ligatures w14:val="none"/>
            </w:rPr>
          </w:pPr>
          <w:hyperlink w:anchor="_Toc161274197" w:history="1">
            <w:r w:rsidRPr="00104FAD">
              <w:rPr>
                <w:rStyle w:val="Hyperlink"/>
                <w:noProof/>
              </w:rPr>
              <w:t>Part A - Social Signals</w:t>
            </w:r>
            <w:r>
              <w:rPr>
                <w:noProof/>
                <w:webHidden/>
              </w:rPr>
              <w:tab/>
            </w:r>
            <w:r>
              <w:rPr>
                <w:noProof/>
                <w:webHidden/>
              </w:rPr>
              <w:fldChar w:fldCharType="begin"/>
            </w:r>
            <w:r>
              <w:rPr>
                <w:noProof/>
                <w:webHidden/>
              </w:rPr>
              <w:instrText xml:space="preserve"> PAGEREF _Toc161274197 \h </w:instrText>
            </w:r>
            <w:r>
              <w:rPr>
                <w:noProof/>
                <w:webHidden/>
              </w:rPr>
            </w:r>
            <w:r>
              <w:rPr>
                <w:noProof/>
                <w:webHidden/>
              </w:rPr>
              <w:fldChar w:fldCharType="separate"/>
            </w:r>
            <w:r>
              <w:rPr>
                <w:noProof/>
                <w:webHidden/>
              </w:rPr>
              <w:t>21</w:t>
            </w:r>
            <w:r>
              <w:rPr>
                <w:noProof/>
                <w:webHidden/>
              </w:rPr>
              <w:fldChar w:fldCharType="end"/>
            </w:r>
          </w:hyperlink>
        </w:p>
        <w:p w14:paraId="2B7C7672" w14:textId="6277CD11" w:rsidR="0017538E" w:rsidRDefault="0017538E">
          <w:pPr>
            <w:pStyle w:val="TOC2"/>
            <w:rPr>
              <w:rFonts w:asciiTheme="minorHAnsi" w:eastAsiaTheme="minorEastAsia" w:hAnsiTheme="minorHAnsi"/>
              <w:noProof/>
              <w:kern w:val="0"/>
              <w:sz w:val="22"/>
              <w14:ligatures w14:val="none"/>
            </w:rPr>
          </w:pPr>
          <w:hyperlink w:anchor="_Toc161274198" w:history="1">
            <w:r w:rsidRPr="00104FAD">
              <w:rPr>
                <w:rStyle w:val="Hyperlink"/>
                <w:noProof/>
              </w:rPr>
              <w:t>Part B – Social Media Marketing</w:t>
            </w:r>
            <w:r>
              <w:rPr>
                <w:noProof/>
                <w:webHidden/>
              </w:rPr>
              <w:tab/>
            </w:r>
            <w:r>
              <w:rPr>
                <w:noProof/>
                <w:webHidden/>
              </w:rPr>
              <w:fldChar w:fldCharType="begin"/>
            </w:r>
            <w:r>
              <w:rPr>
                <w:noProof/>
                <w:webHidden/>
              </w:rPr>
              <w:instrText xml:space="preserve"> PAGEREF _Toc161274198 \h </w:instrText>
            </w:r>
            <w:r>
              <w:rPr>
                <w:noProof/>
                <w:webHidden/>
              </w:rPr>
            </w:r>
            <w:r>
              <w:rPr>
                <w:noProof/>
                <w:webHidden/>
              </w:rPr>
              <w:fldChar w:fldCharType="separate"/>
            </w:r>
            <w:r>
              <w:rPr>
                <w:noProof/>
                <w:webHidden/>
              </w:rPr>
              <w:t>23</w:t>
            </w:r>
            <w:r>
              <w:rPr>
                <w:noProof/>
                <w:webHidden/>
              </w:rPr>
              <w:fldChar w:fldCharType="end"/>
            </w:r>
          </w:hyperlink>
        </w:p>
        <w:p w14:paraId="60D8C9A8" w14:textId="14EEB942" w:rsidR="0017538E" w:rsidRDefault="0017538E">
          <w:pPr>
            <w:pStyle w:val="TOC1"/>
            <w:rPr>
              <w:rFonts w:asciiTheme="minorHAnsi" w:eastAsiaTheme="minorEastAsia" w:hAnsiTheme="minorHAnsi"/>
              <w:noProof/>
              <w:kern w:val="0"/>
              <w:sz w:val="22"/>
              <w14:ligatures w14:val="none"/>
            </w:rPr>
          </w:pPr>
          <w:hyperlink w:anchor="_Toc161274199" w:history="1">
            <w:r w:rsidRPr="00104FAD">
              <w:rPr>
                <w:rStyle w:val="Hyperlink"/>
                <w:rFonts w:cs="Times New Roman"/>
                <w:noProof/>
              </w:rPr>
              <w:t>References</w:t>
            </w:r>
            <w:r>
              <w:rPr>
                <w:noProof/>
                <w:webHidden/>
              </w:rPr>
              <w:tab/>
            </w:r>
            <w:r>
              <w:rPr>
                <w:noProof/>
                <w:webHidden/>
              </w:rPr>
              <w:fldChar w:fldCharType="begin"/>
            </w:r>
            <w:r>
              <w:rPr>
                <w:noProof/>
                <w:webHidden/>
              </w:rPr>
              <w:instrText xml:space="preserve"> PAGEREF _Toc161274199 \h </w:instrText>
            </w:r>
            <w:r>
              <w:rPr>
                <w:noProof/>
                <w:webHidden/>
              </w:rPr>
            </w:r>
            <w:r>
              <w:rPr>
                <w:noProof/>
                <w:webHidden/>
              </w:rPr>
              <w:fldChar w:fldCharType="separate"/>
            </w:r>
            <w:r>
              <w:rPr>
                <w:noProof/>
                <w:webHidden/>
              </w:rPr>
              <w:t>I</w:t>
            </w:r>
            <w:r>
              <w:rPr>
                <w:noProof/>
                <w:webHidden/>
              </w:rPr>
              <w:fldChar w:fldCharType="end"/>
            </w:r>
          </w:hyperlink>
        </w:p>
        <w:p w14:paraId="1A37E6BD" w14:textId="38874009" w:rsidR="00B404DD" w:rsidRDefault="00B404DD">
          <w:r>
            <w:rPr>
              <w:b/>
              <w:bCs/>
              <w:noProof/>
            </w:rPr>
            <w:fldChar w:fldCharType="end"/>
          </w:r>
        </w:p>
      </w:sdtContent>
    </w:sdt>
    <w:p w14:paraId="0F64F504" w14:textId="77777777" w:rsidR="00B404DD" w:rsidRDefault="00B404DD" w:rsidP="008E5E9A">
      <w:pPr>
        <w:pStyle w:val="Heading1"/>
        <w:spacing w:line="360" w:lineRule="auto"/>
        <w:rPr>
          <w:rFonts w:cs="Times New Roman"/>
          <w:szCs w:val="24"/>
        </w:rPr>
      </w:pPr>
      <w:r>
        <w:rPr>
          <w:rFonts w:cs="Times New Roman"/>
          <w:szCs w:val="24"/>
        </w:rPr>
        <w:br w:type="page"/>
      </w:r>
    </w:p>
    <w:p w14:paraId="057A533F" w14:textId="77777777" w:rsidR="0017538E" w:rsidRDefault="00074578" w:rsidP="00C7412A">
      <w:pPr>
        <w:pStyle w:val="Heading1"/>
        <w:spacing w:line="360" w:lineRule="auto"/>
        <w:jc w:val="both"/>
        <w:rPr>
          <w:noProof/>
        </w:rPr>
      </w:pPr>
      <w:bookmarkStart w:id="2" w:name="_Toc161274183"/>
      <w:r w:rsidRPr="00B55187">
        <w:rPr>
          <w:rFonts w:cs="Times New Roman"/>
          <w:szCs w:val="24"/>
        </w:rPr>
        <w:lastRenderedPageBreak/>
        <w:t xml:space="preserve">List of </w:t>
      </w:r>
      <w:r>
        <w:rPr>
          <w:rFonts w:cs="Times New Roman"/>
          <w:szCs w:val="24"/>
        </w:rPr>
        <w:t>Tables</w:t>
      </w:r>
      <w:bookmarkEnd w:id="2"/>
      <w:r w:rsidR="0017538E">
        <w:rPr>
          <w:rFonts w:cs="Times New Roman"/>
          <w:szCs w:val="24"/>
        </w:rPr>
        <w:fldChar w:fldCharType="begin"/>
      </w:r>
      <w:r w:rsidR="0017538E">
        <w:rPr>
          <w:rFonts w:cs="Times New Roman"/>
          <w:szCs w:val="24"/>
        </w:rPr>
        <w:instrText xml:space="preserve"> TOC \h \z \c "Table" </w:instrText>
      </w:r>
      <w:r w:rsidR="0017538E">
        <w:rPr>
          <w:rFonts w:cs="Times New Roman"/>
          <w:szCs w:val="24"/>
        </w:rPr>
        <w:fldChar w:fldCharType="separate"/>
      </w:r>
    </w:p>
    <w:p w14:paraId="40D85E18" w14:textId="40DF07F0"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54" w:history="1">
        <w:r w:rsidRPr="001836AD">
          <w:rPr>
            <w:rStyle w:val="Hyperlink"/>
            <w:noProof/>
          </w:rPr>
          <w:t>Table 1: Technical Terms and Definitions</w:t>
        </w:r>
        <w:r>
          <w:rPr>
            <w:noProof/>
            <w:webHidden/>
          </w:rPr>
          <w:tab/>
        </w:r>
        <w:r>
          <w:rPr>
            <w:noProof/>
            <w:webHidden/>
          </w:rPr>
          <w:fldChar w:fldCharType="begin"/>
        </w:r>
        <w:r>
          <w:rPr>
            <w:noProof/>
            <w:webHidden/>
          </w:rPr>
          <w:instrText xml:space="preserve"> PAGEREF _Toc161274254 \h </w:instrText>
        </w:r>
        <w:r>
          <w:rPr>
            <w:noProof/>
            <w:webHidden/>
          </w:rPr>
        </w:r>
        <w:r>
          <w:rPr>
            <w:noProof/>
            <w:webHidden/>
          </w:rPr>
          <w:fldChar w:fldCharType="separate"/>
        </w:r>
        <w:r>
          <w:rPr>
            <w:noProof/>
            <w:webHidden/>
          </w:rPr>
          <w:t>4</w:t>
        </w:r>
        <w:r>
          <w:rPr>
            <w:noProof/>
            <w:webHidden/>
          </w:rPr>
          <w:fldChar w:fldCharType="end"/>
        </w:r>
      </w:hyperlink>
    </w:p>
    <w:p w14:paraId="116F0502" w14:textId="30F5FB5F" w:rsidR="007249D7" w:rsidRDefault="0017538E" w:rsidP="0017538E">
      <w:pPr>
        <w:pStyle w:val="Heading1"/>
        <w:spacing w:line="360" w:lineRule="auto"/>
        <w:jc w:val="both"/>
      </w:pPr>
      <w:r>
        <w:rPr>
          <w:rFonts w:cs="Times New Roman"/>
          <w:szCs w:val="24"/>
        </w:rPr>
        <w:fldChar w:fldCharType="end"/>
      </w:r>
      <w:bookmarkStart w:id="3" w:name="_Toc161274184"/>
      <w:r w:rsidR="00074578">
        <w:t>List of Figures</w:t>
      </w:r>
      <w:bookmarkEnd w:id="3"/>
    </w:p>
    <w:p w14:paraId="02F3C41F" w14:textId="365B8304" w:rsidR="0017538E" w:rsidRDefault="0017538E">
      <w:pPr>
        <w:pStyle w:val="TableofFigures"/>
        <w:tabs>
          <w:tab w:val="right" w:leader="dot" w:pos="9016"/>
        </w:tabs>
        <w:rPr>
          <w:rFonts w:asciiTheme="minorHAnsi" w:eastAsiaTheme="minorEastAsia" w:hAnsiTheme="minorHAnsi"/>
          <w:noProof/>
          <w:kern w:val="0"/>
          <w:sz w:val="22"/>
          <w14:ligatures w14:val="none"/>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161274227" w:history="1">
        <w:r w:rsidRPr="00207C4C">
          <w:rPr>
            <w:rStyle w:val="Hyperlink"/>
            <w:noProof/>
          </w:rPr>
          <w:t>Figure 1: Digital Marketing Funnel (Self-composed)</w:t>
        </w:r>
        <w:r>
          <w:rPr>
            <w:noProof/>
            <w:webHidden/>
          </w:rPr>
          <w:tab/>
        </w:r>
        <w:r>
          <w:rPr>
            <w:noProof/>
            <w:webHidden/>
          </w:rPr>
          <w:fldChar w:fldCharType="begin"/>
        </w:r>
        <w:r>
          <w:rPr>
            <w:noProof/>
            <w:webHidden/>
          </w:rPr>
          <w:instrText xml:space="preserve"> PAGEREF _Toc161274227 \h </w:instrText>
        </w:r>
        <w:r>
          <w:rPr>
            <w:noProof/>
            <w:webHidden/>
          </w:rPr>
        </w:r>
        <w:r>
          <w:rPr>
            <w:noProof/>
            <w:webHidden/>
          </w:rPr>
          <w:fldChar w:fldCharType="separate"/>
        </w:r>
        <w:r>
          <w:rPr>
            <w:noProof/>
            <w:webHidden/>
          </w:rPr>
          <w:t>1</w:t>
        </w:r>
        <w:r>
          <w:rPr>
            <w:noProof/>
            <w:webHidden/>
          </w:rPr>
          <w:fldChar w:fldCharType="end"/>
        </w:r>
      </w:hyperlink>
    </w:p>
    <w:p w14:paraId="5CB78E9C" w14:textId="77E9C17C"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28" w:history="1">
        <w:r w:rsidRPr="00207C4C">
          <w:rPr>
            <w:rStyle w:val="Hyperlink"/>
            <w:noProof/>
          </w:rPr>
          <w:t>Figure 2: Acquisition Methods by Mimosa</w:t>
        </w:r>
        <w:r>
          <w:rPr>
            <w:noProof/>
            <w:webHidden/>
          </w:rPr>
          <w:tab/>
        </w:r>
        <w:r>
          <w:rPr>
            <w:noProof/>
            <w:webHidden/>
          </w:rPr>
          <w:fldChar w:fldCharType="begin"/>
        </w:r>
        <w:r>
          <w:rPr>
            <w:noProof/>
            <w:webHidden/>
          </w:rPr>
          <w:instrText xml:space="preserve"> PAGEREF _Toc161274228 \h </w:instrText>
        </w:r>
        <w:r>
          <w:rPr>
            <w:noProof/>
            <w:webHidden/>
          </w:rPr>
        </w:r>
        <w:r>
          <w:rPr>
            <w:noProof/>
            <w:webHidden/>
          </w:rPr>
          <w:fldChar w:fldCharType="separate"/>
        </w:r>
        <w:r>
          <w:rPr>
            <w:noProof/>
            <w:webHidden/>
          </w:rPr>
          <w:t>3</w:t>
        </w:r>
        <w:r>
          <w:rPr>
            <w:noProof/>
            <w:webHidden/>
          </w:rPr>
          <w:fldChar w:fldCharType="end"/>
        </w:r>
      </w:hyperlink>
    </w:p>
    <w:p w14:paraId="08E6DD1B" w14:textId="59D6BE25"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29" w:history="1">
        <w:r w:rsidRPr="00207C4C">
          <w:rPr>
            <w:rStyle w:val="Hyperlink"/>
            <w:noProof/>
          </w:rPr>
          <w:t>Figure 3: Conversion Strategies by Mimosa</w:t>
        </w:r>
        <w:r>
          <w:rPr>
            <w:noProof/>
            <w:webHidden/>
          </w:rPr>
          <w:tab/>
        </w:r>
        <w:r>
          <w:rPr>
            <w:noProof/>
            <w:webHidden/>
          </w:rPr>
          <w:fldChar w:fldCharType="begin"/>
        </w:r>
        <w:r>
          <w:rPr>
            <w:noProof/>
            <w:webHidden/>
          </w:rPr>
          <w:instrText xml:space="preserve"> PAGEREF _Toc161274229 \h </w:instrText>
        </w:r>
        <w:r>
          <w:rPr>
            <w:noProof/>
            <w:webHidden/>
          </w:rPr>
        </w:r>
        <w:r>
          <w:rPr>
            <w:noProof/>
            <w:webHidden/>
          </w:rPr>
          <w:fldChar w:fldCharType="separate"/>
        </w:r>
        <w:r>
          <w:rPr>
            <w:noProof/>
            <w:webHidden/>
          </w:rPr>
          <w:t>3</w:t>
        </w:r>
        <w:r>
          <w:rPr>
            <w:noProof/>
            <w:webHidden/>
          </w:rPr>
          <w:fldChar w:fldCharType="end"/>
        </w:r>
      </w:hyperlink>
    </w:p>
    <w:p w14:paraId="1BBD048A" w14:textId="3AB47842"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0" w:history="1">
        <w:r w:rsidRPr="00207C4C">
          <w:rPr>
            <w:rStyle w:val="Hyperlink"/>
            <w:noProof/>
          </w:rPr>
          <w:t>Figure 4: Retention Methods by Mimosa</w:t>
        </w:r>
        <w:r>
          <w:rPr>
            <w:noProof/>
            <w:webHidden/>
          </w:rPr>
          <w:tab/>
        </w:r>
        <w:r>
          <w:rPr>
            <w:noProof/>
            <w:webHidden/>
          </w:rPr>
          <w:fldChar w:fldCharType="begin"/>
        </w:r>
        <w:r>
          <w:rPr>
            <w:noProof/>
            <w:webHidden/>
          </w:rPr>
          <w:instrText xml:space="preserve"> PAGEREF _Toc161274230 \h </w:instrText>
        </w:r>
        <w:r>
          <w:rPr>
            <w:noProof/>
            <w:webHidden/>
          </w:rPr>
        </w:r>
        <w:r>
          <w:rPr>
            <w:noProof/>
            <w:webHidden/>
          </w:rPr>
          <w:fldChar w:fldCharType="separate"/>
        </w:r>
        <w:r>
          <w:rPr>
            <w:noProof/>
            <w:webHidden/>
          </w:rPr>
          <w:t>4</w:t>
        </w:r>
        <w:r>
          <w:rPr>
            <w:noProof/>
            <w:webHidden/>
          </w:rPr>
          <w:fldChar w:fldCharType="end"/>
        </w:r>
      </w:hyperlink>
    </w:p>
    <w:p w14:paraId="3D63F0A8" w14:textId="0C6838C1"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1" w:history="1">
        <w:r w:rsidRPr="00207C4C">
          <w:rPr>
            <w:rStyle w:val="Hyperlink"/>
            <w:noProof/>
          </w:rPr>
          <w:t>Figure 5: Home Page</w:t>
        </w:r>
        <w:r>
          <w:rPr>
            <w:noProof/>
            <w:webHidden/>
          </w:rPr>
          <w:tab/>
        </w:r>
        <w:r>
          <w:rPr>
            <w:noProof/>
            <w:webHidden/>
          </w:rPr>
          <w:fldChar w:fldCharType="begin"/>
        </w:r>
        <w:r>
          <w:rPr>
            <w:noProof/>
            <w:webHidden/>
          </w:rPr>
          <w:instrText xml:space="preserve"> PAGEREF _Toc161274231 \h </w:instrText>
        </w:r>
        <w:r>
          <w:rPr>
            <w:noProof/>
            <w:webHidden/>
          </w:rPr>
        </w:r>
        <w:r>
          <w:rPr>
            <w:noProof/>
            <w:webHidden/>
          </w:rPr>
          <w:fldChar w:fldCharType="separate"/>
        </w:r>
        <w:r>
          <w:rPr>
            <w:noProof/>
            <w:webHidden/>
          </w:rPr>
          <w:t>5</w:t>
        </w:r>
        <w:r>
          <w:rPr>
            <w:noProof/>
            <w:webHidden/>
          </w:rPr>
          <w:fldChar w:fldCharType="end"/>
        </w:r>
      </w:hyperlink>
    </w:p>
    <w:p w14:paraId="3E1444A8" w14:textId="0B02015F"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2" w:history="1">
        <w:r w:rsidRPr="00207C4C">
          <w:rPr>
            <w:rStyle w:val="Hyperlink"/>
            <w:noProof/>
          </w:rPr>
          <w:t>Figure 6: About Page</w:t>
        </w:r>
        <w:r>
          <w:rPr>
            <w:noProof/>
            <w:webHidden/>
          </w:rPr>
          <w:tab/>
        </w:r>
        <w:r>
          <w:rPr>
            <w:noProof/>
            <w:webHidden/>
          </w:rPr>
          <w:fldChar w:fldCharType="begin"/>
        </w:r>
        <w:r>
          <w:rPr>
            <w:noProof/>
            <w:webHidden/>
          </w:rPr>
          <w:instrText xml:space="preserve"> PAGEREF _Toc161274232 \h </w:instrText>
        </w:r>
        <w:r>
          <w:rPr>
            <w:noProof/>
            <w:webHidden/>
          </w:rPr>
        </w:r>
        <w:r>
          <w:rPr>
            <w:noProof/>
            <w:webHidden/>
          </w:rPr>
          <w:fldChar w:fldCharType="separate"/>
        </w:r>
        <w:r>
          <w:rPr>
            <w:noProof/>
            <w:webHidden/>
          </w:rPr>
          <w:t>5</w:t>
        </w:r>
        <w:r>
          <w:rPr>
            <w:noProof/>
            <w:webHidden/>
          </w:rPr>
          <w:fldChar w:fldCharType="end"/>
        </w:r>
      </w:hyperlink>
    </w:p>
    <w:p w14:paraId="2A9AC2E4" w14:textId="0E5307F3"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3" w:history="1">
        <w:r w:rsidRPr="00207C4C">
          <w:rPr>
            <w:rStyle w:val="Hyperlink"/>
            <w:noProof/>
          </w:rPr>
          <w:t>Figure 7: Restaurants Page</w:t>
        </w:r>
        <w:r>
          <w:rPr>
            <w:noProof/>
            <w:webHidden/>
          </w:rPr>
          <w:tab/>
        </w:r>
        <w:r>
          <w:rPr>
            <w:noProof/>
            <w:webHidden/>
          </w:rPr>
          <w:fldChar w:fldCharType="begin"/>
        </w:r>
        <w:r>
          <w:rPr>
            <w:noProof/>
            <w:webHidden/>
          </w:rPr>
          <w:instrText xml:space="preserve"> PAGEREF _Toc161274233 \h </w:instrText>
        </w:r>
        <w:r>
          <w:rPr>
            <w:noProof/>
            <w:webHidden/>
          </w:rPr>
        </w:r>
        <w:r>
          <w:rPr>
            <w:noProof/>
            <w:webHidden/>
          </w:rPr>
          <w:fldChar w:fldCharType="separate"/>
        </w:r>
        <w:r>
          <w:rPr>
            <w:noProof/>
            <w:webHidden/>
          </w:rPr>
          <w:t>6</w:t>
        </w:r>
        <w:r>
          <w:rPr>
            <w:noProof/>
            <w:webHidden/>
          </w:rPr>
          <w:fldChar w:fldCharType="end"/>
        </w:r>
      </w:hyperlink>
    </w:p>
    <w:p w14:paraId="0E3360D9" w14:textId="7320C89D"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4" w:history="1">
        <w:r w:rsidRPr="00207C4C">
          <w:rPr>
            <w:rStyle w:val="Hyperlink"/>
            <w:noProof/>
          </w:rPr>
          <w:t>Figure 8: Gallery Page</w:t>
        </w:r>
        <w:r>
          <w:rPr>
            <w:noProof/>
            <w:webHidden/>
          </w:rPr>
          <w:tab/>
        </w:r>
        <w:r>
          <w:rPr>
            <w:noProof/>
            <w:webHidden/>
          </w:rPr>
          <w:fldChar w:fldCharType="begin"/>
        </w:r>
        <w:r>
          <w:rPr>
            <w:noProof/>
            <w:webHidden/>
          </w:rPr>
          <w:instrText xml:space="preserve"> PAGEREF _Toc161274234 \h </w:instrText>
        </w:r>
        <w:r>
          <w:rPr>
            <w:noProof/>
            <w:webHidden/>
          </w:rPr>
        </w:r>
        <w:r>
          <w:rPr>
            <w:noProof/>
            <w:webHidden/>
          </w:rPr>
          <w:fldChar w:fldCharType="separate"/>
        </w:r>
        <w:r>
          <w:rPr>
            <w:noProof/>
            <w:webHidden/>
          </w:rPr>
          <w:t>6</w:t>
        </w:r>
        <w:r>
          <w:rPr>
            <w:noProof/>
            <w:webHidden/>
          </w:rPr>
          <w:fldChar w:fldCharType="end"/>
        </w:r>
      </w:hyperlink>
    </w:p>
    <w:p w14:paraId="64172B43" w14:textId="426B8BCA"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5" w:history="1">
        <w:r w:rsidRPr="00207C4C">
          <w:rPr>
            <w:rStyle w:val="Hyperlink"/>
            <w:noProof/>
          </w:rPr>
          <w:t>Figure 9: Gastronomic Portal</w:t>
        </w:r>
        <w:r>
          <w:rPr>
            <w:noProof/>
            <w:webHidden/>
          </w:rPr>
          <w:tab/>
        </w:r>
        <w:r>
          <w:rPr>
            <w:noProof/>
            <w:webHidden/>
          </w:rPr>
          <w:fldChar w:fldCharType="begin"/>
        </w:r>
        <w:r>
          <w:rPr>
            <w:noProof/>
            <w:webHidden/>
          </w:rPr>
          <w:instrText xml:space="preserve"> PAGEREF _Toc161274235 \h </w:instrText>
        </w:r>
        <w:r>
          <w:rPr>
            <w:noProof/>
            <w:webHidden/>
          </w:rPr>
        </w:r>
        <w:r>
          <w:rPr>
            <w:noProof/>
            <w:webHidden/>
          </w:rPr>
          <w:fldChar w:fldCharType="separate"/>
        </w:r>
        <w:r>
          <w:rPr>
            <w:noProof/>
            <w:webHidden/>
          </w:rPr>
          <w:t>6</w:t>
        </w:r>
        <w:r>
          <w:rPr>
            <w:noProof/>
            <w:webHidden/>
          </w:rPr>
          <w:fldChar w:fldCharType="end"/>
        </w:r>
      </w:hyperlink>
    </w:p>
    <w:p w14:paraId="67E39FA6" w14:textId="2E1261C3"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6" w:history="1">
        <w:r w:rsidRPr="00207C4C">
          <w:rPr>
            <w:rStyle w:val="Hyperlink"/>
            <w:noProof/>
          </w:rPr>
          <w:t>Figure 10: Site Footer</w:t>
        </w:r>
        <w:r>
          <w:rPr>
            <w:noProof/>
            <w:webHidden/>
          </w:rPr>
          <w:tab/>
        </w:r>
        <w:r>
          <w:rPr>
            <w:noProof/>
            <w:webHidden/>
          </w:rPr>
          <w:fldChar w:fldCharType="begin"/>
        </w:r>
        <w:r>
          <w:rPr>
            <w:noProof/>
            <w:webHidden/>
          </w:rPr>
          <w:instrText xml:space="preserve"> PAGEREF _Toc161274236 \h </w:instrText>
        </w:r>
        <w:r>
          <w:rPr>
            <w:noProof/>
            <w:webHidden/>
          </w:rPr>
        </w:r>
        <w:r>
          <w:rPr>
            <w:noProof/>
            <w:webHidden/>
          </w:rPr>
          <w:fldChar w:fldCharType="separate"/>
        </w:r>
        <w:r>
          <w:rPr>
            <w:noProof/>
            <w:webHidden/>
          </w:rPr>
          <w:t>7</w:t>
        </w:r>
        <w:r>
          <w:rPr>
            <w:noProof/>
            <w:webHidden/>
          </w:rPr>
          <w:fldChar w:fldCharType="end"/>
        </w:r>
      </w:hyperlink>
    </w:p>
    <w:p w14:paraId="22709C3E" w14:textId="076824AD"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7" w:history="1">
        <w:r w:rsidRPr="00207C4C">
          <w:rPr>
            <w:rStyle w:val="Hyperlink"/>
            <w:noProof/>
          </w:rPr>
          <w:t>Figure 11: Google Form</w:t>
        </w:r>
        <w:r>
          <w:rPr>
            <w:noProof/>
            <w:webHidden/>
          </w:rPr>
          <w:tab/>
        </w:r>
        <w:r>
          <w:rPr>
            <w:noProof/>
            <w:webHidden/>
          </w:rPr>
          <w:fldChar w:fldCharType="begin"/>
        </w:r>
        <w:r>
          <w:rPr>
            <w:noProof/>
            <w:webHidden/>
          </w:rPr>
          <w:instrText xml:space="preserve"> PAGEREF _Toc161274237 \h </w:instrText>
        </w:r>
        <w:r>
          <w:rPr>
            <w:noProof/>
            <w:webHidden/>
          </w:rPr>
        </w:r>
        <w:r>
          <w:rPr>
            <w:noProof/>
            <w:webHidden/>
          </w:rPr>
          <w:fldChar w:fldCharType="separate"/>
        </w:r>
        <w:r>
          <w:rPr>
            <w:noProof/>
            <w:webHidden/>
          </w:rPr>
          <w:t>7</w:t>
        </w:r>
        <w:r>
          <w:rPr>
            <w:noProof/>
            <w:webHidden/>
          </w:rPr>
          <w:fldChar w:fldCharType="end"/>
        </w:r>
      </w:hyperlink>
    </w:p>
    <w:p w14:paraId="5526B071" w14:textId="0D456958"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8" w:history="1">
        <w:r w:rsidRPr="00207C4C">
          <w:rPr>
            <w:rStyle w:val="Hyperlink"/>
            <w:noProof/>
          </w:rPr>
          <w:t>Figure 12: Keyword Density Analysis</w:t>
        </w:r>
        <w:r>
          <w:rPr>
            <w:noProof/>
            <w:webHidden/>
          </w:rPr>
          <w:tab/>
        </w:r>
        <w:r>
          <w:rPr>
            <w:noProof/>
            <w:webHidden/>
          </w:rPr>
          <w:fldChar w:fldCharType="begin"/>
        </w:r>
        <w:r>
          <w:rPr>
            <w:noProof/>
            <w:webHidden/>
          </w:rPr>
          <w:instrText xml:space="preserve"> PAGEREF _Toc161274238 \h </w:instrText>
        </w:r>
        <w:r>
          <w:rPr>
            <w:noProof/>
            <w:webHidden/>
          </w:rPr>
        </w:r>
        <w:r>
          <w:rPr>
            <w:noProof/>
            <w:webHidden/>
          </w:rPr>
          <w:fldChar w:fldCharType="separate"/>
        </w:r>
        <w:r>
          <w:rPr>
            <w:noProof/>
            <w:webHidden/>
          </w:rPr>
          <w:t>8</w:t>
        </w:r>
        <w:r>
          <w:rPr>
            <w:noProof/>
            <w:webHidden/>
          </w:rPr>
          <w:fldChar w:fldCharType="end"/>
        </w:r>
      </w:hyperlink>
    </w:p>
    <w:p w14:paraId="484BC88D" w14:textId="2AFC16BF"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39" w:history="1">
        <w:r w:rsidRPr="00207C4C">
          <w:rPr>
            <w:rStyle w:val="Hyperlink"/>
            <w:noProof/>
          </w:rPr>
          <w:t>Figure 13: Keyword Planner 01</w:t>
        </w:r>
        <w:r>
          <w:rPr>
            <w:noProof/>
            <w:webHidden/>
          </w:rPr>
          <w:tab/>
        </w:r>
        <w:r>
          <w:rPr>
            <w:noProof/>
            <w:webHidden/>
          </w:rPr>
          <w:fldChar w:fldCharType="begin"/>
        </w:r>
        <w:r>
          <w:rPr>
            <w:noProof/>
            <w:webHidden/>
          </w:rPr>
          <w:instrText xml:space="preserve"> PAGEREF _Toc161274239 \h </w:instrText>
        </w:r>
        <w:r>
          <w:rPr>
            <w:noProof/>
            <w:webHidden/>
          </w:rPr>
        </w:r>
        <w:r>
          <w:rPr>
            <w:noProof/>
            <w:webHidden/>
          </w:rPr>
          <w:fldChar w:fldCharType="separate"/>
        </w:r>
        <w:r>
          <w:rPr>
            <w:noProof/>
            <w:webHidden/>
          </w:rPr>
          <w:t>9</w:t>
        </w:r>
        <w:r>
          <w:rPr>
            <w:noProof/>
            <w:webHidden/>
          </w:rPr>
          <w:fldChar w:fldCharType="end"/>
        </w:r>
      </w:hyperlink>
    </w:p>
    <w:p w14:paraId="1E599979" w14:textId="55643F1C"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0" w:history="1">
        <w:r w:rsidRPr="00207C4C">
          <w:rPr>
            <w:rStyle w:val="Hyperlink"/>
            <w:noProof/>
          </w:rPr>
          <w:t>Figure 14: Keyword Planner 02</w:t>
        </w:r>
        <w:r>
          <w:rPr>
            <w:noProof/>
            <w:webHidden/>
          </w:rPr>
          <w:tab/>
        </w:r>
        <w:r>
          <w:rPr>
            <w:noProof/>
            <w:webHidden/>
          </w:rPr>
          <w:fldChar w:fldCharType="begin"/>
        </w:r>
        <w:r>
          <w:rPr>
            <w:noProof/>
            <w:webHidden/>
          </w:rPr>
          <w:instrText xml:space="preserve"> PAGEREF _Toc161274240 \h </w:instrText>
        </w:r>
        <w:r>
          <w:rPr>
            <w:noProof/>
            <w:webHidden/>
          </w:rPr>
        </w:r>
        <w:r>
          <w:rPr>
            <w:noProof/>
            <w:webHidden/>
          </w:rPr>
          <w:fldChar w:fldCharType="separate"/>
        </w:r>
        <w:r>
          <w:rPr>
            <w:noProof/>
            <w:webHidden/>
          </w:rPr>
          <w:t>10</w:t>
        </w:r>
        <w:r>
          <w:rPr>
            <w:noProof/>
            <w:webHidden/>
          </w:rPr>
          <w:fldChar w:fldCharType="end"/>
        </w:r>
      </w:hyperlink>
    </w:p>
    <w:p w14:paraId="6E617F09" w14:textId="2ED46CD3"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1" w:history="1">
        <w:r w:rsidRPr="00207C4C">
          <w:rPr>
            <w:rStyle w:val="Hyperlink"/>
            <w:noProof/>
          </w:rPr>
          <w:t>Figure 15: Keyword Tree</w:t>
        </w:r>
        <w:r>
          <w:rPr>
            <w:noProof/>
            <w:webHidden/>
          </w:rPr>
          <w:tab/>
        </w:r>
        <w:r>
          <w:rPr>
            <w:noProof/>
            <w:webHidden/>
          </w:rPr>
          <w:fldChar w:fldCharType="begin"/>
        </w:r>
        <w:r>
          <w:rPr>
            <w:noProof/>
            <w:webHidden/>
          </w:rPr>
          <w:instrText xml:space="preserve"> PAGEREF _Toc161274241 \h </w:instrText>
        </w:r>
        <w:r>
          <w:rPr>
            <w:noProof/>
            <w:webHidden/>
          </w:rPr>
        </w:r>
        <w:r>
          <w:rPr>
            <w:noProof/>
            <w:webHidden/>
          </w:rPr>
          <w:fldChar w:fldCharType="separate"/>
        </w:r>
        <w:r>
          <w:rPr>
            <w:noProof/>
            <w:webHidden/>
          </w:rPr>
          <w:t>11</w:t>
        </w:r>
        <w:r>
          <w:rPr>
            <w:noProof/>
            <w:webHidden/>
          </w:rPr>
          <w:fldChar w:fldCharType="end"/>
        </w:r>
      </w:hyperlink>
    </w:p>
    <w:p w14:paraId="2D53726F" w14:textId="433B3F26"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2" w:history="1">
        <w:r w:rsidRPr="00207C4C">
          <w:rPr>
            <w:rStyle w:val="Hyperlink"/>
            <w:noProof/>
          </w:rPr>
          <w:t>Figure 16: Home Page before Optimization</w:t>
        </w:r>
        <w:r>
          <w:rPr>
            <w:noProof/>
            <w:webHidden/>
          </w:rPr>
          <w:tab/>
        </w:r>
        <w:r>
          <w:rPr>
            <w:noProof/>
            <w:webHidden/>
          </w:rPr>
          <w:fldChar w:fldCharType="begin"/>
        </w:r>
        <w:r>
          <w:rPr>
            <w:noProof/>
            <w:webHidden/>
          </w:rPr>
          <w:instrText xml:space="preserve"> PAGEREF _Toc161274242 \h </w:instrText>
        </w:r>
        <w:r>
          <w:rPr>
            <w:noProof/>
            <w:webHidden/>
          </w:rPr>
        </w:r>
        <w:r>
          <w:rPr>
            <w:noProof/>
            <w:webHidden/>
          </w:rPr>
          <w:fldChar w:fldCharType="separate"/>
        </w:r>
        <w:r>
          <w:rPr>
            <w:noProof/>
            <w:webHidden/>
          </w:rPr>
          <w:t>12</w:t>
        </w:r>
        <w:r>
          <w:rPr>
            <w:noProof/>
            <w:webHidden/>
          </w:rPr>
          <w:fldChar w:fldCharType="end"/>
        </w:r>
      </w:hyperlink>
    </w:p>
    <w:p w14:paraId="7559D108" w14:textId="66F0DD87"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3" w:history="1">
        <w:r w:rsidRPr="00207C4C">
          <w:rPr>
            <w:rStyle w:val="Hyperlink"/>
            <w:noProof/>
          </w:rPr>
          <w:t>Figure 17: Home Page after Optimization</w:t>
        </w:r>
        <w:r>
          <w:rPr>
            <w:noProof/>
            <w:webHidden/>
          </w:rPr>
          <w:tab/>
        </w:r>
        <w:r>
          <w:rPr>
            <w:noProof/>
            <w:webHidden/>
          </w:rPr>
          <w:fldChar w:fldCharType="begin"/>
        </w:r>
        <w:r>
          <w:rPr>
            <w:noProof/>
            <w:webHidden/>
          </w:rPr>
          <w:instrText xml:space="preserve"> PAGEREF _Toc161274243 \h </w:instrText>
        </w:r>
        <w:r>
          <w:rPr>
            <w:noProof/>
            <w:webHidden/>
          </w:rPr>
        </w:r>
        <w:r>
          <w:rPr>
            <w:noProof/>
            <w:webHidden/>
          </w:rPr>
          <w:fldChar w:fldCharType="separate"/>
        </w:r>
        <w:r>
          <w:rPr>
            <w:noProof/>
            <w:webHidden/>
          </w:rPr>
          <w:t>12</w:t>
        </w:r>
        <w:r>
          <w:rPr>
            <w:noProof/>
            <w:webHidden/>
          </w:rPr>
          <w:fldChar w:fldCharType="end"/>
        </w:r>
      </w:hyperlink>
    </w:p>
    <w:p w14:paraId="11B50F67" w14:textId="5DB0F3EB"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4" w:history="1">
        <w:r w:rsidRPr="00207C4C">
          <w:rPr>
            <w:rStyle w:val="Hyperlink"/>
            <w:noProof/>
          </w:rPr>
          <w:t>Figure 18: About Page before Optimization</w:t>
        </w:r>
        <w:r>
          <w:rPr>
            <w:noProof/>
            <w:webHidden/>
          </w:rPr>
          <w:tab/>
        </w:r>
        <w:r>
          <w:rPr>
            <w:noProof/>
            <w:webHidden/>
          </w:rPr>
          <w:fldChar w:fldCharType="begin"/>
        </w:r>
        <w:r>
          <w:rPr>
            <w:noProof/>
            <w:webHidden/>
          </w:rPr>
          <w:instrText xml:space="preserve"> PAGEREF _Toc161274244 \h </w:instrText>
        </w:r>
        <w:r>
          <w:rPr>
            <w:noProof/>
            <w:webHidden/>
          </w:rPr>
        </w:r>
        <w:r>
          <w:rPr>
            <w:noProof/>
            <w:webHidden/>
          </w:rPr>
          <w:fldChar w:fldCharType="separate"/>
        </w:r>
        <w:r>
          <w:rPr>
            <w:noProof/>
            <w:webHidden/>
          </w:rPr>
          <w:t>13</w:t>
        </w:r>
        <w:r>
          <w:rPr>
            <w:noProof/>
            <w:webHidden/>
          </w:rPr>
          <w:fldChar w:fldCharType="end"/>
        </w:r>
      </w:hyperlink>
    </w:p>
    <w:p w14:paraId="6A1CA0AE" w14:textId="29808F66"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5" w:history="1">
        <w:r w:rsidRPr="00207C4C">
          <w:rPr>
            <w:rStyle w:val="Hyperlink"/>
            <w:noProof/>
          </w:rPr>
          <w:t>Figure 19: Home Page after Optimization</w:t>
        </w:r>
        <w:r>
          <w:rPr>
            <w:noProof/>
            <w:webHidden/>
          </w:rPr>
          <w:tab/>
        </w:r>
        <w:r>
          <w:rPr>
            <w:noProof/>
            <w:webHidden/>
          </w:rPr>
          <w:fldChar w:fldCharType="begin"/>
        </w:r>
        <w:r>
          <w:rPr>
            <w:noProof/>
            <w:webHidden/>
          </w:rPr>
          <w:instrText xml:space="preserve"> PAGEREF _Toc161274245 \h </w:instrText>
        </w:r>
        <w:r>
          <w:rPr>
            <w:noProof/>
            <w:webHidden/>
          </w:rPr>
        </w:r>
        <w:r>
          <w:rPr>
            <w:noProof/>
            <w:webHidden/>
          </w:rPr>
          <w:fldChar w:fldCharType="separate"/>
        </w:r>
        <w:r>
          <w:rPr>
            <w:noProof/>
            <w:webHidden/>
          </w:rPr>
          <w:t>13</w:t>
        </w:r>
        <w:r>
          <w:rPr>
            <w:noProof/>
            <w:webHidden/>
          </w:rPr>
          <w:fldChar w:fldCharType="end"/>
        </w:r>
      </w:hyperlink>
    </w:p>
    <w:p w14:paraId="674D313D" w14:textId="11EFAD68"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6" w:history="1">
        <w:r w:rsidRPr="00207C4C">
          <w:rPr>
            <w:rStyle w:val="Hyperlink"/>
            <w:noProof/>
          </w:rPr>
          <w:t>Figure 20: Backlink to Kumar Sangakkara's Site</w:t>
        </w:r>
        <w:r>
          <w:rPr>
            <w:noProof/>
            <w:webHidden/>
          </w:rPr>
          <w:tab/>
        </w:r>
        <w:r>
          <w:rPr>
            <w:noProof/>
            <w:webHidden/>
          </w:rPr>
          <w:fldChar w:fldCharType="begin"/>
        </w:r>
        <w:r>
          <w:rPr>
            <w:noProof/>
            <w:webHidden/>
          </w:rPr>
          <w:instrText xml:space="preserve"> PAGEREF _Toc161274246 \h </w:instrText>
        </w:r>
        <w:r>
          <w:rPr>
            <w:noProof/>
            <w:webHidden/>
          </w:rPr>
        </w:r>
        <w:r>
          <w:rPr>
            <w:noProof/>
            <w:webHidden/>
          </w:rPr>
          <w:fldChar w:fldCharType="separate"/>
        </w:r>
        <w:r>
          <w:rPr>
            <w:noProof/>
            <w:webHidden/>
          </w:rPr>
          <w:t>14</w:t>
        </w:r>
        <w:r>
          <w:rPr>
            <w:noProof/>
            <w:webHidden/>
          </w:rPr>
          <w:fldChar w:fldCharType="end"/>
        </w:r>
      </w:hyperlink>
    </w:p>
    <w:p w14:paraId="1766DEEF" w14:textId="076DF1BE"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7" w:history="1">
        <w:r w:rsidRPr="00207C4C">
          <w:rPr>
            <w:rStyle w:val="Hyperlink"/>
            <w:noProof/>
          </w:rPr>
          <w:t>Figure 21: Backlink to Mahela Jayawardene's Site</w:t>
        </w:r>
        <w:r>
          <w:rPr>
            <w:noProof/>
            <w:webHidden/>
          </w:rPr>
          <w:tab/>
        </w:r>
        <w:r>
          <w:rPr>
            <w:noProof/>
            <w:webHidden/>
          </w:rPr>
          <w:fldChar w:fldCharType="begin"/>
        </w:r>
        <w:r>
          <w:rPr>
            <w:noProof/>
            <w:webHidden/>
          </w:rPr>
          <w:instrText xml:space="preserve"> PAGEREF _Toc161274247 \h </w:instrText>
        </w:r>
        <w:r>
          <w:rPr>
            <w:noProof/>
            <w:webHidden/>
          </w:rPr>
        </w:r>
        <w:r>
          <w:rPr>
            <w:noProof/>
            <w:webHidden/>
          </w:rPr>
          <w:fldChar w:fldCharType="separate"/>
        </w:r>
        <w:r>
          <w:rPr>
            <w:noProof/>
            <w:webHidden/>
          </w:rPr>
          <w:t>15</w:t>
        </w:r>
        <w:r>
          <w:rPr>
            <w:noProof/>
            <w:webHidden/>
          </w:rPr>
          <w:fldChar w:fldCharType="end"/>
        </w:r>
      </w:hyperlink>
    </w:p>
    <w:p w14:paraId="60832E45" w14:textId="192C74F3"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8" w:history="1">
        <w:r w:rsidRPr="00207C4C">
          <w:rPr>
            <w:rStyle w:val="Hyperlink"/>
            <w:noProof/>
          </w:rPr>
          <w:t>Figure 22: Outbound Links to YouTube &amp; Newspaper Interviews</w:t>
        </w:r>
        <w:r>
          <w:rPr>
            <w:noProof/>
            <w:webHidden/>
          </w:rPr>
          <w:tab/>
        </w:r>
        <w:r>
          <w:rPr>
            <w:noProof/>
            <w:webHidden/>
          </w:rPr>
          <w:fldChar w:fldCharType="begin"/>
        </w:r>
        <w:r>
          <w:rPr>
            <w:noProof/>
            <w:webHidden/>
          </w:rPr>
          <w:instrText xml:space="preserve"> PAGEREF _Toc161274248 \h </w:instrText>
        </w:r>
        <w:r>
          <w:rPr>
            <w:noProof/>
            <w:webHidden/>
          </w:rPr>
        </w:r>
        <w:r>
          <w:rPr>
            <w:noProof/>
            <w:webHidden/>
          </w:rPr>
          <w:fldChar w:fldCharType="separate"/>
        </w:r>
        <w:r>
          <w:rPr>
            <w:noProof/>
            <w:webHidden/>
          </w:rPr>
          <w:t>15</w:t>
        </w:r>
        <w:r>
          <w:rPr>
            <w:noProof/>
            <w:webHidden/>
          </w:rPr>
          <w:fldChar w:fldCharType="end"/>
        </w:r>
      </w:hyperlink>
    </w:p>
    <w:p w14:paraId="2392F6CB" w14:textId="1E001A6B"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49" w:history="1">
        <w:r w:rsidRPr="00207C4C">
          <w:rPr>
            <w:rStyle w:val="Hyperlink"/>
            <w:noProof/>
          </w:rPr>
          <w:t>Figure 23: Outbound Link to Restaurants</w:t>
        </w:r>
        <w:r>
          <w:rPr>
            <w:noProof/>
            <w:webHidden/>
          </w:rPr>
          <w:tab/>
        </w:r>
        <w:r>
          <w:rPr>
            <w:noProof/>
            <w:webHidden/>
          </w:rPr>
          <w:fldChar w:fldCharType="begin"/>
        </w:r>
        <w:r>
          <w:rPr>
            <w:noProof/>
            <w:webHidden/>
          </w:rPr>
          <w:instrText xml:space="preserve"> PAGEREF _Toc161274249 \h </w:instrText>
        </w:r>
        <w:r>
          <w:rPr>
            <w:noProof/>
            <w:webHidden/>
          </w:rPr>
        </w:r>
        <w:r>
          <w:rPr>
            <w:noProof/>
            <w:webHidden/>
          </w:rPr>
          <w:fldChar w:fldCharType="separate"/>
        </w:r>
        <w:r>
          <w:rPr>
            <w:noProof/>
            <w:webHidden/>
          </w:rPr>
          <w:t>16</w:t>
        </w:r>
        <w:r>
          <w:rPr>
            <w:noProof/>
            <w:webHidden/>
          </w:rPr>
          <w:fldChar w:fldCharType="end"/>
        </w:r>
      </w:hyperlink>
    </w:p>
    <w:p w14:paraId="58128889" w14:textId="25FB2179"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50" w:history="1">
        <w:r w:rsidRPr="00207C4C">
          <w:rPr>
            <w:rStyle w:val="Hyperlink"/>
            <w:noProof/>
          </w:rPr>
          <w:t>Figure 24: Social Platform Links</w:t>
        </w:r>
        <w:r>
          <w:rPr>
            <w:noProof/>
            <w:webHidden/>
          </w:rPr>
          <w:tab/>
        </w:r>
        <w:r>
          <w:rPr>
            <w:noProof/>
            <w:webHidden/>
          </w:rPr>
          <w:fldChar w:fldCharType="begin"/>
        </w:r>
        <w:r>
          <w:rPr>
            <w:noProof/>
            <w:webHidden/>
          </w:rPr>
          <w:instrText xml:space="preserve"> PAGEREF _Toc161274250 \h </w:instrText>
        </w:r>
        <w:r>
          <w:rPr>
            <w:noProof/>
            <w:webHidden/>
          </w:rPr>
        </w:r>
        <w:r>
          <w:rPr>
            <w:noProof/>
            <w:webHidden/>
          </w:rPr>
          <w:fldChar w:fldCharType="separate"/>
        </w:r>
        <w:r>
          <w:rPr>
            <w:noProof/>
            <w:webHidden/>
          </w:rPr>
          <w:t>16</w:t>
        </w:r>
        <w:r>
          <w:rPr>
            <w:noProof/>
            <w:webHidden/>
          </w:rPr>
          <w:fldChar w:fldCharType="end"/>
        </w:r>
      </w:hyperlink>
    </w:p>
    <w:p w14:paraId="5A0CD1D9" w14:textId="5649789A"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51" w:history="1">
        <w:r w:rsidRPr="00207C4C">
          <w:rPr>
            <w:rStyle w:val="Hyperlink"/>
            <w:noProof/>
          </w:rPr>
          <w:t>Figure 25: Navigation Panel</w:t>
        </w:r>
        <w:r>
          <w:rPr>
            <w:noProof/>
            <w:webHidden/>
          </w:rPr>
          <w:tab/>
        </w:r>
        <w:r>
          <w:rPr>
            <w:noProof/>
            <w:webHidden/>
          </w:rPr>
          <w:fldChar w:fldCharType="begin"/>
        </w:r>
        <w:r>
          <w:rPr>
            <w:noProof/>
            <w:webHidden/>
          </w:rPr>
          <w:instrText xml:space="preserve"> PAGEREF _Toc161274251 \h </w:instrText>
        </w:r>
        <w:r>
          <w:rPr>
            <w:noProof/>
            <w:webHidden/>
          </w:rPr>
        </w:r>
        <w:r>
          <w:rPr>
            <w:noProof/>
            <w:webHidden/>
          </w:rPr>
          <w:fldChar w:fldCharType="separate"/>
        </w:r>
        <w:r>
          <w:rPr>
            <w:noProof/>
            <w:webHidden/>
          </w:rPr>
          <w:t>17</w:t>
        </w:r>
        <w:r>
          <w:rPr>
            <w:noProof/>
            <w:webHidden/>
          </w:rPr>
          <w:fldChar w:fldCharType="end"/>
        </w:r>
      </w:hyperlink>
    </w:p>
    <w:p w14:paraId="38DB691E" w14:textId="16989768"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52" w:history="1">
        <w:r w:rsidRPr="00207C4C">
          <w:rPr>
            <w:rStyle w:val="Hyperlink"/>
            <w:noProof/>
          </w:rPr>
          <w:t>Figure 26: Internal Links</w:t>
        </w:r>
        <w:r>
          <w:rPr>
            <w:noProof/>
            <w:webHidden/>
          </w:rPr>
          <w:tab/>
        </w:r>
        <w:r>
          <w:rPr>
            <w:noProof/>
            <w:webHidden/>
          </w:rPr>
          <w:fldChar w:fldCharType="begin"/>
        </w:r>
        <w:r>
          <w:rPr>
            <w:noProof/>
            <w:webHidden/>
          </w:rPr>
          <w:instrText xml:space="preserve"> PAGEREF _Toc161274252 \h </w:instrText>
        </w:r>
        <w:r>
          <w:rPr>
            <w:noProof/>
            <w:webHidden/>
          </w:rPr>
        </w:r>
        <w:r>
          <w:rPr>
            <w:noProof/>
            <w:webHidden/>
          </w:rPr>
          <w:fldChar w:fldCharType="separate"/>
        </w:r>
        <w:r>
          <w:rPr>
            <w:noProof/>
            <w:webHidden/>
          </w:rPr>
          <w:t>17</w:t>
        </w:r>
        <w:r>
          <w:rPr>
            <w:noProof/>
            <w:webHidden/>
          </w:rPr>
          <w:fldChar w:fldCharType="end"/>
        </w:r>
      </w:hyperlink>
    </w:p>
    <w:p w14:paraId="545C8455" w14:textId="5A56AD0F" w:rsidR="0017538E" w:rsidRDefault="0017538E">
      <w:pPr>
        <w:pStyle w:val="TableofFigures"/>
        <w:tabs>
          <w:tab w:val="right" w:leader="dot" w:pos="9016"/>
        </w:tabs>
        <w:rPr>
          <w:rFonts w:asciiTheme="minorHAnsi" w:eastAsiaTheme="minorEastAsia" w:hAnsiTheme="minorHAnsi"/>
          <w:noProof/>
          <w:kern w:val="0"/>
          <w:sz w:val="22"/>
          <w14:ligatures w14:val="none"/>
        </w:rPr>
      </w:pPr>
      <w:hyperlink w:anchor="_Toc161274253" w:history="1">
        <w:r w:rsidRPr="00207C4C">
          <w:rPr>
            <w:rStyle w:val="Hyperlink"/>
            <w:noProof/>
          </w:rPr>
          <w:t>Figure 27: PageRank Algorithm</w:t>
        </w:r>
        <w:r>
          <w:rPr>
            <w:noProof/>
            <w:webHidden/>
          </w:rPr>
          <w:tab/>
        </w:r>
        <w:r>
          <w:rPr>
            <w:noProof/>
            <w:webHidden/>
          </w:rPr>
          <w:fldChar w:fldCharType="begin"/>
        </w:r>
        <w:r>
          <w:rPr>
            <w:noProof/>
            <w:webHidden/>
          </w:rPr>
          <w:instrText xml:space="preserve"> PAGEREF _Toc161274253 \h </w:instrText>
        </w:r>
        <w:r>
          <w:rPr>
            <w:noProof/>
            <w:webHidden/>
          </w:rPr>
        </w:r>
        <w:r>
          <w:rPr>
            <w:noProof/>
            <w:webHidden/>
          </w:rPr>
          <w:fldChar w:fldCharType="separate"/>
        </w:r>
        <w:r>
          <w:rPr>
            <w:noProof/>
            <w:webHidden/>
          </w:rPr>
          <w:t>18</w:t>
        </w:r>
        <w:r>
          <w:rPr>
            <w:noProof/>
            <w:webHidden/>
          </w:rPr>
          <w:fldChar w:fldCharType="end"/>
        </w:r>
      </w:hyperlink>
    </w:p>
    <w:p w14:paraId="6436688B" w14:textId="3AEBB9E9" w:rsidR="007835FC" w:rsidRPr="00B55187" w:rsidRDefault="0017538E" w:rsidP="00E50F60">
      <w:pPr>
        <w:spacing w:line="360" w:lineRule="auto"/>
        <w:jc w:val="both"/>
        <w:rPr>
          <w:rFonts w:cs="Times New Roman"/>
        </w:rPr>
        <w:sectPr w:rsidR="007835FC" w:rsidRPr="00B55187" w:rsidSect="007D2A6B">
          <w:footerReference w:type="default" r:id="rId13"/>
          <w:pgSz w:w="11906" w:h="16838" w:code="9"/>
          <w:pgMar w:top="1440" w:right="1440" w:bottom="1440" w:left="1440" w:header="720" w:footer="720" w:gutter="0"/>
          <w:pgNumType w:fmt="lowerRoman" w:start="1"/>
          <w:cols w:space="720"/>
          <w:docGrid w:linePitch="360"/>
        </w:sectPr>
      </w:pPr>
      <w:r>
        <w:rPr>
          <w:rFonts w:cs="Times New Roman"/>
          <w:szCs w:val="24"/>
        </w:rPr>
        <w:fldChar w:fldCharType="end"/>
      </w:r>
    </w:p>
    <w:p w14:paraId="7ABEF2A5" w14:textId="77777777" w:rsidR="00074578" w:rsidRDefault="00074578" w:rsidP="00E901B3">
      <w:pPr>
        <w:pStyle w:val="Heading1"/>
        <w:spacing w:line="360" w:lineRule="auto"/>
        <w:jc w:val="both"/>
        <w:rPr>
          <w:rFonts w:cs="Times New Roman"/>
        </w:rPr>
      </w:pPr>
      <w:bookmarkStart w:id="4" w:name="_Toc161274185"/>
      <w:r>
        <w:rPr>
          <w:rFonts w:cs="Times New Roman"/>
        </w:rPr>
        <w:lastRenderedPageBreak/>
        <w:t>Question 01 – Digital Marketing Models</w:t>
      </w:r>
      <w:bookmarkEnd w:id="4"/>
    </w:p>
    <w:p w14:paraId="0C082ABA" w14:textId="5FA0407F" w:rsidR="00074578" w:rsidRPr="008A4150" w:rsidRDefault="008A4150" w:rsidP="00E901B3">
      <w:pPr>
        <w:spacing w:line="360" w:lineRule="auto"/>
        <w:jc w:val="both"/>
        <w:rPr>
          <w:b/>
        </w:rPr>
      </w:pPr>
      <w:r>
        <w:rPr>
          <w:b/>
        </w:rPr>
        <w:t xml:space="preserve">Mimosa </w:t>
      </w:r>
      <w:r w:rsidRPr="008A4150">
        <w:t>(</w:t>
      </w:r>
      <w:hyperlink r:id="rId14" w:history="1">
        <w:r w:rsidRPr="008A4150">
          <w:rPr>
            <w:rStyle w:val="Hyperlink"/>
          </w:rPr>
          <w:t>https://mimosaforever.com/</w:t>
        </w:r>
      </w:hyperlink>
      <w:r w:rsidRPr="008A4150">
        <w:t>)</w:t>
      </w:r>
      <w:r w:rsidR="00742B62">
        <w:t xml:space="preserve"> has been selected as the online company for this </w:t>
      </w:r>
      <w:r w:rsidR="0081404E">
        <w:t>case study</w:t>
      </w:r>
      <w:r w:rsidR="00742B62">
        <w:t xml:space="preserve">. </w:t>
      </w:r>
    </w:p>
    <w:p w14:paraId="781C0BC7" w14:textId="77F8CCC4" w:rsidR="002C448A" w:rsidRDefault="0017538E" w:rsidP="00E901B3">
      <w:pPr>
        <w:spacing w:line="360" w:lineRule="auto"/>
        <w:jc w:val="both"/>
      </w:pPr>
      <w:r w:rsidRPr="0017538E">
        <w:t>A digital marketing funnel is a framework that outlines the stages customers go through from awareness to purchase. Marketers use strategies tailored to each stage to guide customers smoot</w:t>
      </w:r>
      <w:r>
        <w:t xml:space="preserve">hly through the process </w:t>
      </w:r>
      <w:r w:rsidR="00514B08">
        <w:fldChar w:fldCharType="begin"/>
      </w:r>
      <w:r w:rsidR="00B24CF7">
        <w:instrText xml:space="preserve"> ADDIN ZOTERO_ITEM CSL_CITATION {"citationID":"A8jn2Hi3","properties":{"formattedCitation":"(Handley, 2023)","plainCitation":"(Handley, 2023)","noteIndex":0},"citationItems":[{"id":245,"uris":["http://zotero.org/users/local/xdEZbESh/items/VNBQK2HG"],"itemData":{"id":245,"type":"webpage","abstract":"Learn how the marketing funnel can help you increase sales. Get actionable tips for every funnel stage.","container-title":"Semrush Blog","language":"en","title":"The Marketing Funnel: What It Is &amp; How It Works","title-short":"The Marketing Funnel","URL":"https://www.semrush.com/blog/marketing-funnel/","author":[{"family":"Handley","given":"Rachel"}],"accessed":{"date-parts":[["2024",2,17]]},"issued":{"date-parts":[["2023",3,3]]}}}],"schema":"https://github.com/citation-style-language/schema/raw/master/csl-citation.json"} </w:instrText>
      </w:r>
      <w:r w:rsidR="00514B08">
        <w:fldChar w:fldCharType="separate"/>
      </w:r>
      <w:r w:rsidR="00B24CF7" w:rsidRPr="00B24CF7">
        <w:rPr>
          <w:rFonts w:cs="Times New Roman"/>
        </w:rPr>
        <w:t>(Handley, 2023)</w:t>
      </w:r>
      <w:r w:rsidR="00514B08">
        <w:fldChar w:fldCharType="end"/>
      </w:r>
      <w:r w:rsidR="009A6A2E">
        <w:t xml:space="preserve">. </w:t>
      </w:r>
      <w:bookmarkStart w:id="5" w:name="_GoBack"/>
      <w:bookmarkEnd w:id="5"/>
    </w:p>
    <w:p w14:paraId="79D4C87F" w14:textId="39E2F657" w:rsidR="00742B62" w:rsidRDefault="007076E3" w:rsidP="008A4150">
      <w:pPr>
        <w:spacing w:line="360" w:lineRule="auto"/>
        <w:jc w:val="both"/>
      </w:pPr>
      <w:r>
        <w:t xml:space="preserve">The funnel method introduced by Ash </w:t>
      </w:r>
      <w:r w:rsidR="002C448A">
        <w:t xml:space="preserve">in 20212 </w:t>
      </w:r>
      <w:r>
        <w:t>has been widely used to guide customers from their product/service awareness stage and until a purchase in made. A detailed explanation of each stage of the Ash’s funnel process is presented below.</w:t>
      </w:r>
    </w:p>
    <w:p w14:paraId="1A317FEA" w14:textId="79B7C81A" w:rsidR="008A4150" w:rsidRPr="008A4150" w:rsidRDefault="008A4150" w:rsidP="008A4150">
      <w:pPr>
        <w:pStyle w:val="Heading2"/>
        <w:spacing w:line="360" w:lineRule="auto"/>
      </w:pPr>
      <w:bookmarkStart w:id="6" w:name="_Toc161274186"/>
      <w:r>
        <w:t xml:space="preserve">Illustration of </w:t>
      </w:r>
      <w:r w:rsidR="0017538E">
        <w:t xml:space="preserve">the </w:t>
      </w:r>
      <w:r>
        <w:t>Ash’s Funnel Process</w:t>
      </w:r>
      <w:bookmarkEnd w:id="6"/>
    </w:p>
    <w:p w14:paraId="3440EAED" w14:textId="77777777" w:rsidR="00E50F60" w:rsidRDefault="004538A7" w:rsidP="008A4150">
      <w:pPr>
        <w:pStyle w:val="Caption"/>
        <w:jc w:val="center"/>
      </w:pPr>
      <w:r>
        <w:pict w14:anchorId="77E53E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64" type="#_x0000_t75" style="width:6in;height:266.15pt">
            <v:imagedata r:id="rId15" o:title="Ash's Funnel Process" croptop="7266f" cropbottom="6684f" cropleft="1199f" cropright="1636f"/>
          </v:shape>
        </w:pict>
      </w:r>
    </w:p>
    <w:p w14:paraId="31E53B93" w14:textId="517FF0AD" w:rsidR="003736CE" w:rsidRDefault="008A4150" w:rsidP="008A4150">
      <w:pPr>
        <w:pStyle w:val="Caption"/>
        <w:jc w:val="center"/>
      </w:pPr>
      <w:bookmarkStart w:id="7" w:name="_Toc161274227"/>
      <w:r>
        <w:t xml:space="preserve">Figure </w:t>
      </w:r>
      <w:r>
        <w:fldChar w:fldCharType="begin"/>
      </w:r>
      <w:r>
        <w:instrText xml:space="preserve"> SEQ Figure \* ARABIC </w:instrText>
      </w:r>
      <w:r>
        <w:fldChar w:fldCharType="separate"/>
      </w:r>
      <w:r w:rsidR="00472D7B">
        <w:rPr>
          <w:noProof/>
        </w:rPr>
        <w:t>1</w:t>
      </w:r>
      <w:r>
        <w:fldChar w:fldCharType="end"/>
      </w:r>
      <w:r>
        <w:t xml:space="preserve">: </w:t>
      </w:r>
      <w:r w:rsidRPr="00FD4C20">
        <w:t>Digital Marketing Funnel (Self-composed)</w:t>
      </w:r>
      <w:bookmarkEnd w:id="7"/>
    </w:p>
    <w:p w14:paraId="334DD293" w14:textId="0E44AACB" w:rsidR="0017538E" w:rsidRPr="0017538E" w:rsidRDefault="0017538E" w:rsidP="0017538E">
      <w:pPr>
        <w:pStyle w:val="Heading2"/>
        <w:spacing w:line="360" w:lineRule="auto"/>
      </w:pPr>
      <w:r>
        <w:t>Significance of Each Stage in the Ash’s Funnel Process Discussed</w:t>
      </w:r>
    </w:p>
    <w:p w14:paraId="126EAE1B" w14:textId="3CCA2DDA" w:rsidR="00850296" w:rsidRPr="00842B60" w:rsidRDefault="00FC5272" w:rsidP="00D460EC">
      <w:pPr>
        <w:spacing w:line="360" w:lineRule="auto"/>
        <w:jc w:val="both"/>
        <w:rPr>
          <w:b/>
        </w:rPr>
      </w:pPr>
      <w:r w:rsidRPr="00842B60">
        <w:rPr>
          <w:b/>
        </w:rPr>
        <w:t>Suspect</w:t>
      </w:r>
      <w:r w:rsidR="00E901B3" w:rsidRPr="00842B60">
        <w:rPr>
          <w:b/>
        </w:rPr>
        <w:t>s</w:t>
      </w:r>
    </w:p>
    <w:p w14:paraId="17CF084D" w14:textId="3B625A38" w:rsidR="00FC5272" w:rsidRDefault="00FC5272" w:rsidP="00D460EC">
      <w:pPr>
        <w:spacing w:line="360" w:lineRule="auto"/>
        <w:jc w:val="both"/>
      </w:pPr>
      <w:r>
        <w:t>Individuals that have no prior affiliation with the organization, product or service provided. Further, they present no clear tendency towar</w:t>
      </w:r>
      <w:r w:rsidR="00514B08">
        <w:t xml:space="preserve">ds potential future purchases </w:t>
      </w:r>
      <w:r w:rsidR="00514B08">
        <w:fldChar w:fldCharType="begin"/>
      </w:r>
      <w:r w:rsidR="00514B08">
        <w:instrText xml:space="preserve"> ADDIN ZOTERO_ITEM CSL_CITATION {"citationID":"lbomhHJd","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514B08">
        <w:fldChar w:fldCharType="separate"/>
      </w:r>
      <w:r w:rsidR="00BB00D0" w:rsidRPr="00BB00D0">
        <w:rPr>
          <w:rFonts w:cs="Times New Roman"/>
        </w:rPr>
        <w:t>(Kingsnorth, 2022)</w:t>
      </w:r>
      <w:r w:rsidR="00514B08">
        <w:fldChar w:fldCharType="end"/>
      </w:r>
      <w:r w:rsidR="00514B08">
        <w:t xml:space="preserve">. </w:t>
      </w:r>
    </w:p>
    <w:p w14:paraId="349325F0" w14:textId="6DC0CCA7" w:rsidR="00B30D2A" w:rsidRPr="00842B60" w:rsidRDefault="00FC5272" w:rsidP="00D460EC">
      <w:pPr>
        <w:spacing w:line="360" w:lineRule="auto"/>
        <w:jc w:val="both"/>
        <w:rPr>
          <w:b/>
        </w:rPr>
      </w:pPr>
      <w:r w:rsidRPr="00842B60">
        <w:rPr>
          <w:b/>
        </w:rPr>
        <w:t>Acquisition</w:t>
      </w:r>
    </w:p>
    <w:p w14:paraId="3B109A45" w14:textId="44AA3C6F" w:rsidR="00E901B3" w:rsidRDefault="002D264A" w:rsidP="008B3411">
      <w:pPr>
        <w:spacing w:line="360" w:lineRule="auto"/>
        <w:jc w:val="both"/>
      </w:pPr>
      <w:r>
        <w:lastRenderedPageBreak/>
        <w:t>During this stage, individuals</w:t>
      </w:r>
      <w:r w:rsidR="00C72CB2">
        <w:t xml:space="preserve"> (potential customers)</w:t>
      </w:r>
      <w:r>
        <w:t xml:space="preserve"> are made aware of the </w:t>
      </w:r>
      <w:r w:rsidR="00C72CB2">
        <w:t>establishment and learn about it via digital marketing campaigns such as, google searches, banner advertisements, email and social media marketing and other similar channels</w:t>
      </w:r>
      <w:r w:rsidR="00514B08">
        <w:t xml:space="preserve"> </w:t>
      </w:r>
      <w:r w:rsidR="00514B08">
        <w:fldChar w:fldCharType="begin"/>
      </w:r>
      <w:r w:rsidR="00B24CF7">
        <w:instrText xml:space="preserve"> ADDIN ZOTERO_ITEM CSL_CITATION {"citationID":"ZCM7rLvB","properties":{"formattedCitation":"(FirstPageSage, 2024)","plainCitation":"(FirstPageSage, 2024)","noteIndex":0},"citationItems":[{"id":251,"uris":["http://zotero.org/users/local/xdEZbESh/items/76WH7HW8"],"itemData":{"id":251,"type":"webpage","title":"The Digital Marketing Funnel Stages, Explained – First Page Sage","URL":"https://firstpagesage.com/seo-blog/digital-marketing-funnel-stages-fc/","author":[{"family":"FirstPageSage","given":""}],"accessed":{"date-parts":[["2024",2,17]]},"issued":{"date-parts":[["2024",1,11]]}}}],"schema":"https://github.com/citation-style-language/schema/raw/master/csl-citation.json"} </w:instrText>
      </w:r>
      <w:r w:rsidR="00514B08">
        <w:fldChar w:fldCharType="separate"/>
      </w:r>
      <w:r w:rsidR="00B24CF7" w:rsidRPr="00B24CF7">
        <w:rPr>
          <w:rFonts w:cs="Times New Roman"/>
        </w:rPr>
        <w:t>(FirstPageSage, 2024)</w:t>
      </w:r>
      <w:r w:rsidR="00514B08">
        <w:fldChar w:fldCharType="end"/>
      </w:r>
      <w:r w:rsidR="00C72CB2">
        <w:t xml:space="preserve">. </w:t>
      </w:r>
    </w:p>
    <w:p w14:paraId="2786CA80" w14:textId="00CD27C3" w:rsidR="007076E3" w:rsidRPr="00842B60" w:rsidRDefault="00FC5272" w:rsidP="00E901B3">
      <w:pPr>
        <w:spacing w:line="360" w:lineRule="auto"/>
        <w:jc w:val="both"/>
        <w:rPr>
          <w:b/>
        </w:rPr>
      </w:pPr>
      <w:r w:rsidRPr="00842B60">
        <w:rPr>
          <w:b/>
        </w:rPr>
        <w:t xml:space="preserve">Prospects </w:t>
      </w:r>
    </w:p>
    <w:p w14:paraId="597B09AD" w14:textId="4FE4B53A" w:rsidR="00FC5272" w:rsidRDefault="00850296" w:rsidP="00E901B3">
      <w:pPr>
        <w:spacing w:line="360" w:lineRule="auto"/>
        <w:jc w:val="both"/>
      </w:pPr>
      <w:r>
        <w:t>These individuals are characterized by their initial expression of interest towards the product. Their interest could be demonstrated in multiple ways and aspects such as, visiting websites, subscriptions to services offered, and through inquiries</w:t>
      </w:r>
      <w:r w:rsidR="00514B08">
        <w:t xml:space="preserve"> </w:t>
      </w:r>
      <w:r w:rsidR="00514B08">
        <w:fldChar w:fldCharType="begin"/>
      </w:r>
      <w:r w:rsidR="00514B08">
        <w:instrText xml:space="preserve"> ADDIN ZOTERO_ITEM CSL_CITATION {"citationID":"dLfjTBMl","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514B08">
        <w:fldChar w:fldCharType="separate"/>
      </w:r>
      <w:r w:rsidR="00BB00D0" w:rsidRPr="00BB00D0">
        <w:rPr>
          <w:rFonts w:cs="Times New Roman"/>
        </w:rPr>
        <w:t>(Kingsnorth, 2022)</w:t>
      </w:r>
      <w:r w:rsidR="00514B08">
        <w:fldChar w:fldCharType="end"/>
      </w:r>
      <w:r>
        <w:t xml:space="preserve">. </w:t>
      </w:r>
    </w:p>
    <w:p w14:paraId="5ECF0CED" w14:textId="11E30223" w:rsidR="00EA5626" w:rsidRPr="00842B60" w:rsidRDefault="00EA5626" w:rsidP="00E901B3">
      <w:pPr>
        <w:spacing w:line="360" w:lineRule="auto"/>
        <w:jc w:val="both"/>
        <w:rPr>
          <w:b/>
        </w:rPr>
      </w:pPr>
      <w:r w:rsidRPr="00842B60">
        <w:rPr>
          <w:b/>
        </w:rPr>
        <w:t>Conversion</w:t>
      </w:r>
    </w:p>
    <w:p w14:paraId="0B6A5526" w14:textId="420AAD14" w:rsidR="00F93E42" w:rsidRDefault="00C72CB2" w:rsidP="008B3411">
      <w:pPr>
        <w:spacing w:line="360" w:lineRule="auto"/>
        <w:jc w:val="both"/>
      </w:pPr>
      <w:r>
        <w:t xml:space="preserve">A </w:t>
      </w:r>
      <w:r w:rsidR="008B3411">
        <w:t>prospect</w:t>
      </w:r>
      <w:r>
        <w:t xml:space="preserve"> reaches this stage of the funnel when they have made a decision that the products and services offered by the organization align with their needs and requirements </w:t>
      </w:r>
      <w:r w:rsidR="00514B08">
        <w:fldChar w:fldCharType="begin"/>
      </w:r>
      <w:r w:rsidR="00B24CF7">
        <w:instrText xml:space="preserve"> ADDIN ZOTERO_ITEM CSL_CITATION {"citationID":"6AOzUOnI","properties":{"formattedCitation":"(FirstPageSage, 2024)","plainCitation":"(FirstPageSage, 2024)","noteIndex":0},"citationItems":[{"id":251,"uris":["http://zotero.org/users/local/xdEZbESh/items/76WH7HW8"],"itemData":{"id":251,"type":"webpage","title":"The Digital Marketing Funnel Stages, Explained – First Page Sage","URL":"https://firstpagesage.com/seo-blog/digital-marketing-funnel-stages-fc/","author":[{"family":"FirstPageSage","given":""}],"accessed":{"date-parts":[["2024",2,17]]},"issued":{"date-parts":[["2024",1,11]]}}}],"schema":"https://github.com/citation-style-language/schema/raw/master/csl-citation.json"} </w:instrText>
      </w:r>
      <w:r w:rsidR="00514B08">
        <w:fldChar w:fldCharType="separate"/>
      </w:r>
      <w:r w:rsidR="00B24CF7" w:rsidRPr="00B24CF7">
        <w:rPr>
          <w:rFonts w:cs="Times New Roman"/>
        </w:rPr>
        <w:t>(FirstPageSage, 2024)</w:t>
      </w:r>
      <w:r w:rsidR="00514B08">
        <w:fldChar w:fldCharType="end"/>
      </w:r>
      <w:r>
        <w:t xml:space="preserve">. It is during this stage that the </w:t>
      </w:r>
      <w:r w:rsidR="008B3411">
        <w:t>prospect</w:t>
      </w:r>
      <w:r>
        <w:t xml:space="preserve"> converts themselves into a</w:t>
      </w:r>
      <w:r w:rsidR="008B3411">
        <w:t xml:space="preserve"> </w:t>
      </w:r>
      <w:r>
        <w:t xml:space="preserve">customer once the initial purchase with the organization is established. </w:t>
      </w:r>
    </w:p>
    <w:p w14:paraId="4F63E4C0" w14:textId="77777777" w:rsidR="008B3411" w:rsidRPr="00842B60" w:rsidRDefault="008B3411" w:rsidP="008B3411">
      <w:pPr>
        <w:spacing w:line="360" w:lineRule="auto"/>
        <w:jc w:val="both"/>
        <w:rPr>
          <w:b/>
        </w:rPr>
      </w:pPr>
      <w:r w:rsidRPr="00842B60">
        <w:rPr>
          <w:b/>
        </w:rPr>
        <w:t xml:space="preserve">Leads </w:t>
      </w:r>
    </w:p>
    <w:p w14:paraId="464B6B0C" w14:textId="2FD098E8" w:rsidR="008B3411" w:rsidRDefault="008B3411" w:rsidP="008B3411">
      <w:pPr>
        <w:spacing w:line="360" w:lineRule="auto"/>
        <w:jc w:val="both"/>
      </w:pPr>
      <w:r>
        <w:t xml:space="preserve">Entities that depict an in-depth interest towards purchasing the product or service offered by the organization. Leads exhibit their interest towards the organization’s services offered by filling out forms and signing up their newsletters. However, leads, shows potential in becoming a customer </w:t>
      </w:r>
      <w:r>
        <w:fldChar w:fldCharType="begin"/>
      </w:r>
      <w:r w:rsidR="00B24CF7">
        <w:instrText xml:space="preserve"> ADDIN ZOTERO_ITEM CSL_CITATION {"citationID":"FHVMthYU","properties":{"formattedCitation":"(Writer, 2020)","plainCitation":"(Writer, 2020)","noteIndex":0},"citationItems":[{"id":249,"uris":["http://zotero.org/users/local/xdEZbESh/items/QXDUGR53"],"itemData":{"id":249,"type":"webpage","title":"Digital Marketing Funnel: What Is It and How To Create an Efficient One","URL":"https://rockcontent.com/blog/digital-marketing-funnel/","author":[{"family":"Writer","given":"Rock Content"}],"accessed":{"date-parts":[["2024",2,17]]},"issued":{"date-parts":[["2020",3,31]]}}}],"schema":"https://github.com/citation-style-language/schema/raw/master/csl-citation.json"} </w:instrText>
      </w:r>
      <w:r>
        <w:fldChar w:fldCharType="separate"/>
      </w:r>
      <w:r w:rsidR="00B24CF7" w:rsidRPr="00B24CF7">
        <w:rPr>
          <w:rFonts w:cs="Times New Roman"/>
        </w:rPr>
        <w:t>(Writer, 2020)</w:t>
      </w:r>
      <w:r>
        <w:fldChar w:fldCharType="end"/>
      </w:r>
      <w:r>
        <w:t xml:space="preserve">. </w:t>
      </w:r>
    </w:p>
    <w:p w14:paraId="6B3E0C97" w14:textId="7ACF02E5" w:rsidR="00FC5272" w:rsidRPr="00842B60" w:rsidRDefault="00FC5272" w:rsidP="00E901B3">
      <w:pPr>
        <w:spacing w:line="360" w:lineRule="auto"/>
        <w:jc w:val="both"/>
        <w:rPr>
          <w:b/>
        </w:rPr>
      </w:pPr>
      <w:r w:rsidRPr="00842B60">
        <w:rPr>
          <w:b/>
        </w:rPr>
        <w:t>Customers</w:t>
      </w:r>
    </w:p>
    <w:p w14:paraId="00783CCB" w14:textId="100F1F20" w:rsidR="00B30D2A" w:rsidRDefault="00B30D2A" w:rsidP="00E901B3">
      <w:pPr>
        <w:spacing w:line="360" w:lineRule="auto"/>
        <w:jc w:val="both"/>
      </w:pPr>
      <w:r>
        <w:t>Upon completing the first purchases, entities transfer from leads to customers. From this moment of transactional engagement, a relationship will be established with the customer and the organization</w:t>
      </w:r>
      <w:r w:rsidR="00D460EC">
        <w:t xml:space="preserve"> </w:t>
      </w:r>
      <w:r w:rsidR="00D460EC">
        <w:fldChar w:fldCharType="begin"/>
      </w:r>
      <w:r w:rsidR="00D460EC">
        <w:instrText xml:space="preserve"> ADDIN ZOTERO_ITEM CSL_CITATION {"citationID":"8TNmiOG8","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D460EC">
        <w:fldChar w:fldCharType="separate"/>
      </w:r>
      <w:r w:rsidR="00BB00D0" w:rsidRPr="00BB00D0">
        <w:rPr>
          <w:rFonts w:cs="Times New Roman"/>
        </w:rPr>
        <w:t>(Kingsnorth, 2022)</w:t>
      </w:r>
      <w:r w:rsidR="00D460EC">
        <w:fldChar w:fldCharType="end"/>
      </w:r>
      <w:r>
        <w:t xml:space="preserve">. </w:t>
      </w:r>
    </w:p>
    <w:p w14:paraId="32BAAC3F" w14:textId="55D5089B" w:rsidR="00EA5626" w:rsidRPr="00842B60" w:rsidRDefault="00EA5626" w:rsidP="00E901B3">
      <w:pPr>
        <w:spacing w:line="360" w:lineRule="auto"/>
        <w:jc w:val="both"/>
        <w:rPr>
          <w:b/>
        </w:rPr>
      </w:pPr>
      <w:r w:rsidRPr="00842B60">
        <w:rPr>
          <w:b/>
        </w:rPr>
        <w:t>Retention</w:t>
      </w:r>
    </w:p>
    <w:p w14:paraId="50F163F6" w14:textId="5F83A477" w:rsidR="00F93E42" w:rsidRDefault="00C72CB2" w:rsidP="008B3411">
      <w:pPr>
        <w:spacing w:line="360" w:lineRule="auto"/>
        <w:jc w:val="both"/>
      </w:pPr>
      <w:r>
        <w:t xml:space="preserve">After the initial purchases has been made by the customer, it is </w:t>
      </w:r>
      <w:r w:rsidR="00E901B3">
        <w:t>essential</w:t>
      </w:r>
      <w:r>
        <w:t xml:space="preserve"> to retain these existing</w:t>
      </w:r>
      <w:r w:rsidR="00E901B3">
        <w:t xml:space="preserve"> customers due to multiple reasons, such as, acquiring new customers could be costly and customer retention is important to the organization since it depicts their trust bondage and treatment of existing customers. These customers can be retained by providing them with coupons, discount and email promotions</w:t>
      </w:r>
      <w:r w:rsidR="00D460EC">
        <w:t xml:space="preserve"> </w:t>
      </w:r>
      <w:r w:rsidR="00D460EC">
        <w:fldChar w:fldCharType="begin"/>
      </w:r>
      <w:r w:rsidR="00B24CF7">
        <w:instrText xml:space="preserve"> ADDIN ZOTERO_ITEM CSL_CITATION {"citationID":"qYGGbkS4","properties":{"formattedCitation":"(Writer, 2020)","plainCitation":"(Writer, 2020)","noteIndex":0},"citationItems":[{"id":249,"uris":["http://zotero.org/users/local/xdEZbESh/items/QXDUGR53"],"itemData":{"id":249,"type":"webpage","title":"Digital Marketing Funnel: What Is It and How To Create an Efficient One","URL":"https://rockcontent.com/blog/digital-marketing-funnel/","author":[{"family":"Writer","given":"Rock Content"}],"accessed":{"date-parts":[["2024",2,17]]},"issued":{"date-parts":[["2020",3,31]]}}}],"schema":"https://github.com/citation-style-language/schema/raw/master/csl-citation.json"} </w:instrText>
      </w:r>
      <w:r w:rsidR="00D460EC">
        <w:fldChar w:fldCharType="separate"/>
      </w:r>
      <w:r w:rsidR="00B24CF7" w:rsidRPr="00B24CF7">
        <w:rPr>
          <w:rFonts w:cs="Times New Roman"/>
        </w:rPr>
        <w:t>(Writer, 2020)</w:t>
      </w:r>
      <w:r w:rsidR="00D460EC">
        <w:fldChar w:fldCharType="end"/>
      </w:r>
      <w:r w:rsidR="00E901B3">
        <w:t xml:space="preserve">. </w:t>
      </w:r>
    </w:p>
    <w:p w14:paraId="561CBB41" w14:textId="77777777" w:rsidR="00B30D2A" w:rsidRPr="00842B60" w:rsidRDefault="00B30D2A" w:rsidP="00E901B3">
      <w:pPr>
        <w:spacing w:line="360" w:lineRule="auto"/>
        <w:jc w:val="both"/>
        <w:rPr>
          <w:b/>
        </w:rPr>
      </w:pPr>
      <w:r w:rsidRPr="00842B60">
        <w:rPr>
          <w:b/>
        </w:rPr>
        <w:t>Clients</w:t>
      </w:r>
    </w:p>
    <w:p w14:paraId="366D3E65" w14:textId="06D31F28" w:rsidR="00842B60" w:rsidRDefault="00B30D2A" w:rsidP="00E901B3">
      <w:pPr>
        <w:spacing w:line="360" w:lineRule="auto"/>
        <w:jc w:val="both"/>
      </w:pPr>
      <w:r>
        <w:lastRenderedPageBreak/>
        <w:t>Customers that have progressed beyond their initial purchase or transaction are entitled the term ‘Client’. Clients engage in repeated business with the establishment. Although there is n</w:t>
      </w:r>
      <w:r w:rsidR="003018DB">
        <w:t>o brand advocating conducted</w:t>
      </w:r>
      <w:r w:rsidR="00D460EC">
        <w:t xml:space="preserve"> </w:t>
      </w:r>
      <w:r w:rsidR="00D460EC">
        <w:fldChar w:fldCharType="begin"/>
      </w:r>
      <w:r w:rsidR="00D460EC">
        <w:instrText xml:space="preserve"> ADDIN ZOTERO_ITEM CSL_CITATION {"citationID":"JYR5JwiD","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D460EC">
        <w:fldChar w:fldCharType="separate"/>
      </w:r>
      <w:r w:rsidR="00BB00D0" w:rsidRPr="00BB00D0">
        <w:rPr>
          <w:rFonts w:cs="Times New Roman"/>
        </w:rPr>
        <w:t>(Kingsnorth, 2022)</w:t>
      </w:r>
      <w:r w:rsidR="00D460EC">
        <w:fldChar w:fldCharType="end"/>
      </w:r>
      <w:r w:rsidR="003018DB">
        <w:t>.</w:t>
      </w:r>
    </w:p>
    <w:p w14:paraId="004C4D2F" w14:textId="3140561E" w:rsidR="00703ACA" w:rsidRDefault="008A4150" w:rsidP="008A4150">
      <w:pPr>
        <w:pStyle w:val="Heading2"/>
        <w:spacing w:line="360" w:lineRule="auto"/>
      </w:pPr>
      <w:bookmarkStart w:id="8" w:name="_Toc161274187"/>
      <w:r>
        <w:t>A</w:t>
      </w:r>
      <w:r w:rsidR="00703ACA">
        <w:t xml:space="preserve">pplicability of Ash’s Funnel </w:t>
      </w:r>
      <w:r>
        <w:t>Process</w:t>
      </w:r>
      <w:r w:rsidR="00703ACA">
        <w:t xml:space="preserve"> on </w:t>
      </w:r>
      <w:r w:rsidR="002169F9">
        <w:t>Mimosa</w:t>
      </w:r>
      <w:bookmarkEnd w:id="8"/>
    </w:p>
    <w:p w14:paraId="78BABFAC" w14:textId="2E9E388E" w:rsidR="002169F9" w:rsidRDefault="002169F9" w:rsidP="00703ACA">
      <w:pPr>
        <w:spacing w:line="360" w:lineRule="auto"/>
        <w:jc w:val="both"/>
      </w:pPr>
      <w:r w:rsidRPr="002169F9">
        <w:t xml:space="preserve">Mimosa </w:t>
      </w:r>
      <w:r w:rsidR="00E061F8" w:rsidRPr="00E061F8">
        <w:rPr>
          <w:i/>
        </w:rPr>
        <w:t>acquires</w:t>
      </w:r>
      <w:r w:rsidRPr="00E061F8">
        <w:rPr>
          <w:i/>
        </w:rPr>
        <w:t xml:space="preserve"> potential customers</w:t>
      </w:r>
      <w:r w:rsidRPr="002169F9">
        <w:t xml:space="preserve"> by introducing a subscription option upon their website visit. Additionally, they enhance user experience by deploying an appealing landing page featuring a user-friendly navigation panel, categorized according to their offerings. Furthermore, a chatbot system encourages customer engagement, inviting visitors to interact with the website.</w:t>
      </w:r>
    </w:p>
    <w:p w14:paraId="26611619" w14:textId="77777777" w:rsidR="00E061F8" w:rsidRDefault="002169F9" w:rsidP="00F63F47">
      <w:pPr>
        <w:pStyle w:val="Caption"/>
        <w:jc w:val="center"/>
      </w:pPr>
      <w:r w:rsidRPr="00E061F8">
        <w:drawing>
          <wp:inline distT="0" distB="0" distL="0" distR="0" wp14:anchorId="501CD488" wp14:editId="7D44C8FD">
            <wp:extent cx="5155905" cy="2400300"/>
            <wp:effectExtent l="19050" t="19050" r="2603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55905" cy="2400300"/>
                    </a:xfrm>
                    <a:prstGeom prst="rect">
                      <a:avLst/>
                    </a:prstGeom>
                    <a:ln>
                      <a:solidFill>
                        <a:schemeClr val="tx1"/>
                      </a:solidFill>
                    </a:ln>
                  </pic:spPr>
                </pic:pic>
              </a:graphicData>
            </a:graphic>
          </wp:inline>
        </w:drawing>
      </w:r>
    </w:p>
    <w:p w14:paraId="7D2DA6D0" w14:textId="7C8FBECD" w:rsidR="00F63F47" w:rsidRDefault="00F63F47" w:rsidP="00F63F47">
      <w:pPr>
        <w:pStyle w:val="Caption"/>
        <w:jc w:val="center"/>
      </w:pPr>
      <w:bookmarkStart w:id="9" w:name="_Toc161274228"/>
      <w:r>
        <w:t xml:space="preserve">Figure </w:t>
      </w:r>
      <w:r>
        <w:fldChar w:fldCharType="begin"/>
      </w:r>
      <w:r>
        <w:instrText xml:space="preserve"> SEQ Figure \* ARABIC </w:instrText>
      </w:r>
      <w:r>
        <w:fldChar w:fldCharType="separate"/>
      </w:r>
      <w:r w:rsidR="00472D7B">
        <w:rPr>
          <w:noProof/>
        </w:rPr>
        <w:t>2</w:t>
      </w:r>
      <w:r>
        <w:fldChar w:fldCharType="end"/>
      </w:r>
      <w:r>
        <w:t>: Acquisition Methods by Mimosa</w:t>
      </w:r>
      <w:bookmarkEnd w:id="9"/>
    </w:p>
    <w:p w14:paraId="0BD5AFED" w14:textId="64ACBF76" w:rsidR="00777656" w:rsidRDefault="00777656" w:rsidP="00777656">
      <w:pPr>
        <w:spacing w:line="360" w:lineRule="auto"/>
        <w:jc w:val="both"/>
      </w:pPr>
      <w:r>
        <w:t xml:space="preserve">Mimosa employs a seamless approach </w:t>
      </w:r>
      <w:r w:rsidRPr="00E061F8">
        <w:t>to</w:t>
      </w:r>
      <w:r w:rsidRPr="00E061F8">
        <w:rPr>
          <w:i/>
        </w:rPr>
        <w:t xml:space="preserve"> converting prospects into customers</w:t>
      </w:r>
      <w:r>
        <w:t xml:space="preserve"> through their active utilization of social media platforms and timeless and attractive collection. They maintain a robust social media </w:t>
      </w:r>
      <w:r w:rsidR="001567EB">
        <w:t>campaign</w:t>
      </w:r>
      <w:r>
        <w:t xml:space="preserve"> both in-store and on their website. Additionally, by offering clothing suitable for all seasons along with styling tips, Mimosa naturally attracts customers to engage with their brand. </w:t>
      </w:r>
    </w:p>
    <w:p w14:paraId="10A5A2EC" w14:textId="77777777" w:rsidR="00E061F8" w:rsidRDefault="00777656" w:rsidP="00E061F8">
      <w:pPr>
        <w:pStyle w:val="Caption"/>
        <w:jc w:val="center"/>
      </w:pPr>
      <w:r w:rsidRPr="00777656">
        <w:lastRenderedPageBreak/>
        <w:drawing>
          <wp:inline distT="0" distB="0" distL="0" distR="0" wp14:anchorId="26AC5BDA" wp14:editId="710D157F">
            <wp:extent cx="4865937" cy="2576369"/>
            <wp:effectExtent l="19050" t="19050" r="11430"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87717" cy="2587901"/>
                    </a:xfrm>
                    <a:prstGeom prst="rect">
                      <a:avLst/>
                    </a:prstGeom>
                    <a:ln>
                      <a:solidFill>
                        <a:schemeClr val="tx1"/>
                      </a:solidFill>
                    </a:ln>
                  </pic:spPr>
                </pic:pic>
              </a:graphicData>
            </a:graphic>
          </wp:inline>
        </w:drawing>
      </w:r>
    </w:p>
    <w:p w14:paraId="4302AF45" w14:textId="5FCC2408" w:rsidR="000748EC" w:rsidRPr="00E061F8" w:rsidRDefault="000748EC" w:rsidP="00E061F8">
      <w:pPr>
        <w:pStyle w:val="Caption"/>
        <w:jc w:val="center"/>
      </w:pPr>
      <w:bookmarkStart w:id="10" w:name="_Toc161274229"/>
      <w:r>
        <w:t xml:space="preserve">Figure </w:t>
      </w:r>
      <w:r>
        <w:fldChar w:fldCharType="begin"/>
      </w:r>
      <w:r>
        <w:instrText xml:space="preserve"> SEQ Figure \* ARABIC </w:instrText>
      </w:r>
      <w:r>
        <w:fldChar w:fldCharType="separate"/>
      </w:r>
      <w:r w:rsidR="00472D7B">
        <w:rPr>
          <w:noProof/>
        </w:rPr>
        <w:t>3</w:t>
      </w:r>
      <w:r>
        <w:fldChar w:fldCharType="end"/>
      </w:r>
      <w:r w:rsidRPr="00CB4828">
        <w:t>: Conversion Strategies by Mimosa</w:t>
      </w:r>
      <w:bookmarkEnd w:id="10"/>
    </w:p>
    <w:p w14:paraId="12C87251" w14:textId="77777777" w:rsidR="008A4150" w:rsidRDefault="00207939" w:rsidP="008A4150">
      <w:pPr>
        <w:pStyle w:val="Caption"/>
        <w:spacing w:line="360" w:lineRule="auto"/>
        <w:jc w:val="both"/>
      </w:pPr>
      <w:r w:rsidRPr="00E061F8">
        <w:rPr>
          <w:color w:val="auto"/>
          <w:sz w:val="22"/>
          <w:szCs w:val="22"/>
        </w:rPr>
        <w:t>To foster customer loyalty</w:t>
      </w:r>
      <w:r w:rsidRPr="008A4150">
        <w:rPr>
          <w:i w:val="0"/>
          <w:color w:val="auto"/>
          <w:sz w:val="22"/>
          <w:szCs w:val="22"/>
        </w:rPr>
        <w:t xml:space="preserve">, Mimosa implements </w:t>
      </w:r>
      <w:r w:rsidR="001567EB" w:rsidRPr="008A4150">
        <w:rPr>
          <w:i w:val="0"/>
          <w:color w:val="auto"/>
          <w:sz w:val="22"/>
          <w:szCs w:val="22"/>
        </w:rPr>
        <w:t xml:space="preserve">loyalty programs </w:t>
      </w:r>
      <w:r w:rsidRPr="008A4150">
        <w:rPr>
          <w:i w:val="0"/>
          <w:color w:val="auto"/>
          <w:sz w:val="22"/>
          <w:szCs w:val="22"/>
        </w:rPr>
        <w:t xml:space="preserve">starting from the initial purchase. Customers can accrue points by joining their communities and following them on social media platforms, which can later be redeemed for future purchases. These initiatives not only encourage </w:t>
      </w:r>
      <w:r w:rsidR="001567EB" w:rsidRPr="008A4150">
        <w:rPr>
          <w:i w:val="0"/>
          <w:color w:val="auto"/>
          <w:sz w:val="22"/>
          <w:szCs w:val="22"/>
        </w:rPr>
        <w:t>post-</w:t>
      </w:r>
      <w:r w:rsidRPr="008A4150">
        <w:rPr>
          <w:i w:val="0"/>
          <w:color w:val="auto"/>
          <w:sz w:val="22"/>
          <w:szCs w:val="22"/>
        </w:rPr>
        <w:t>purchases</w:t>
      </w:r>
      <w:r w:rsidR="001567EB" w:rsidRPr="008A4150">
        <w:rPr>
          <w:i w:val="0"/>
          <w:color w:val="auto"/>
          <w:sz w:val="22"/>
          <w:szCs w:val="22"/>
        </w:rPr>
        <w:t xml:space="preserve"> interaction</w:t>
      </w:r>
      <w:r w:rsidRPr="008A4150">
        <w:rPr>
          <w:i w:val="0"/>
          <w:color w:val="auto"/>
          <w:sz w:val="22"/>
          <w:szCs w:val="22"/>
        </w:rPr>
        <w:t xml:space="preserve"> but also cultivate a sense of loyalty towards the brand</w:t>
      </w:r>
      <w:r w:rsidRPr="00207939">
        <w:t>.</w:t>
      </w:r>
    </w:p>
    <w:p w14:paraId="1774BB8B" w14:textId="77777777" w:rsidR="00E061F8" w:rsidRDefault="00207939" w:rsidP="008A4150">
      <w:pPr>
        <w:pStyle w:val="Caption"/>
        <w:jc w:val="center"/>
      </w:pPr>
      <w:r w:rsidRPr="00207939">
        <w:drawing>
          <wp:inline distT="0" distB="0" distL="0" distR="0" wp14:anchorId="2F0CAA58" wp14:editId="5BC102B5">
            <wp:extent cx="4943475" cy="2305239"/>
            <wp:effectExtent l="19050" t="19050" r="9525"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50430" cy="2308482"/>
                    </a:xfrm>
                    <a:prstGeom prst="rect">
                      <a:avLst/>
                    </a:prstGeom>
                    <a:ln>
                      <a:solidFill>
                        <a:schemeClr val="tx1"/>
                      </a:solidFill>
                    </a:ln>
                  </pic:spPr>
                </pic:pic>
              </a:graphicData>
            </a:graphic>
          </wp:inline>
        </w:drawing>
      </w:r>
    </w:p>
    <w:p w14:paraId="170DD128" w14:textId="2AF37FD4" w:rsidR="00207939" w:rsidRDefault="008A4150" w:rsidP="008A4150">
      <w:pPr>
        <w:pStyle w:val="Caption"/>
        <w:jc w:val="center"/>
      </w:pPr>
      <w:bookmarkStart w:id="11" w:name="_Toc161274230"/>
      <w:r>
        <w:t xml:space="preserve">Figure </w:t>
      </w:r>
      <w:r>
        <w:fldChar w:fldCharType="begin"/>
      </w:r>
      <w:r>
        <w:instrText xml:space="preserve"> SEQ Figure \* ARABIC </w:instrText>
      </w:r>
      <w:r>
        <w:fldChar w:fldCharType="separate"/>
      </w:r>
      <w:r w:rsidR="00472D7B">
        <w:rPr>
          <w:noProof/>
        </w:rPr>
        <w:t>4</w:t>
      </w:r>
      <w:r>
        <w:fldChar w:fldCharType="end"/>
      </w:r>
      <w:r>
        <w:t>: Retention Methods by Mimosa</w:t>
      </w:r>
      <w:bookmarkEnd w:id="11"/>
    </w:p>
    <w:p w14:paraId="323583A2" w14:textId="7EDA0A67" w:rsidR="00F75590" w:rsidRDefault="001567EB" w:rsidP="00F75590">
      <w:pPr>
        <w:spacing w:line="360" w:lineRule="auto"/>
        <w:jc w:val="both"/>
      </w:pPr>
      <w:r w:rsidRPr="001567EB">
        <w:t>In summary, Mimosa's adept utilization of the digital marketing funnel seamlessly guides customers from acquisition to retention, playing a pivotal role in the success of its digital marketing strategy.</w:t>
      </w:r>
    </w:p>
    <w:p w14:paraId="41C869BD" w14:textId="55A2817D" w:rsidR="00703ACA" w:rsidRPr="00703ACA" w:rsidRDefault="008A4150" w:rsidP="008A4150">
      <w:pPr>
        <w:pStyle w:val="Heading2"/>
        <w:spacing w:line="360" w:lineRule="auto"/>
      </w:pPr>
      <w:bookmarkStart w:id="12" w:name="_Toc161274188"/>
      <w:r>
        <w:t>Definition of Technical Terms</w:t>
      </w:r>
      <w:bookmarkEnd w:id="12"/>
    </w:p>
    <w:tbl>
      <w:tblPr>
        <w:tblStyle w:val="TableGrid"/>
        <w:tblW w:w="0" w:type="auto"/>
        <w:tblLook w:val="04A0" w:firstRow="1" w:lastRow="0" w:firstColumn="1" w:lastColumn="0" w:noHBand="0" w:noVBand="1"/>
      </w:tblPr>
      <w:tblGrid>
        <w:gridCol w:w="2785"/>
        <w:gridCol w:w="6231"/>
      </w:tblGrid>
      <w:tr w:rsidR="0081404E" w14:paraId="262BBFB2" w14:textId="77777777" w:rsidTr="0081404E">
        <w:tc>
          <w:tcPr>
            <w:tcW w:w="2785" w:type="dxa"/>
          </w:tcPr>
          <w:p w14:paraId="109E41F3" w14:textId="6E92C196" w:rsidR="0081404E" w:rsidRDefault="0081404E" w:rsidP="008A4150">
            <w:pPr>
              <w:spacing w:line="360" w:lineRule="auto"/>
              <w:jc w:val="center"/>
              <w:rPr>
                <w:rFonts w:cs="Times New Roman"/>
              </w:rPr>
            </w:pPr>
            <w:r>
              <w:rPr>
                <w:rFonts w:cs="Times New Roman"/>
              </w:rPr>
              <w:t>Technical Term</w:t>
            </w:r>
          </w:p>
        </w:tc>
        <w:tc>
          <w:tcPr>
            <w:tcW w:w="6231" w:type="dxa"/>
          </w:tcPr>
          <w:p w14:paraId="2254B18A" w14:textId="22B54D9A" w:rsidR="0081404E" w:rsidRDefault="0081404E" w:rsidP="008A4150">
            <w:pPr>
              <w:spacing w:line="360" w:lineRule="auto"/>
              <w:jc w:val="center"/>
              <w:rPr>
                <w:rFonts w:cs="Times New Roman"/>
              </w:rPr>
            </w:pPr>
            <w:r>
              <w:rPr>
                <w:rFonts w:cs="Times New Roman"/>
              </w:rPr>
              <w:t>Definition</w:t>
            </w:r>
          </w:p>
        </w:tc>
      </w:tr>
      <w:tr w:rsidR="0081404E" w14:paraId="0CC948E7" w14:textId="77777777" w:rsidTr="0081404E">
        <w:tc>
          <w:tcPr>
            <w:tcW w:w="2785" w:type="dxa"/>
          </w:tcPr>
          <w:p w14:paraId="06015010" w14:textId="540AE303" w:rsidR="0081404E" w:rsidRDefault="0081404E" w:rsidP="0081404E">
            <w:pPr>
              <w:spacing w:line="360" w:lineRule="auto"/>
              <w:jc w:val="both"/>
              <w:rPr>
                <w:rFonts w:cs="Times New Roman"/>
              </w:rPr>
            </w:pPr>
            <w:r>
              <w:rPr>
                <w:rFonts w:cs="Times New Roman"/>
              </w:rPr>
              <w:t>Transactional Engagement</w:t>
            </w:r>
          </w:p>
        </w:tc>
        <w:tc>
          <w:tcPr>
            <w:tcW w:w="6231" w:type="dxa"/>
          </w:tcPr>
          <w:p w14:paraId="7B692BFB" w14:textId="3C4CCC6A" w:rsidR="0081404E" w:rsidRDefault="009C7898" w:rsidP="0081404E">
            <w:pPr>
              <w:spacing w:line="360" w:lineRule="auto"/>
              <w:jc w:val="both"/>
              <w:rPr>
                <w:rFonts w:cs="Times New Roman"/>
              </w:rPr>
            </w:pPr>
            <w:r>
              <w:rPr>
                <w:rFonts w:cs="Times New Roman"/>
              </w:rPr>
              <w:t>Interactions where exchanges such as, purchases/negotiations take place between parties.</w:t>
            </w:r>
          </w:p>
        </w:tc>
      </w:tr>
      <w:tr w:rsidR="0081404E" w14:paraId="3A36E72D" w14:textId="77777777" w:rsidTr="0081404E">
        <w:tc>
          <w:tcPr>
            <w:tcW w:w="2785" w:type="dxa"/>
          </w:tcPr>
          <w:p w14:paraId="20FE7E31" w14:textId="290192B2" w:rsidR="0081404E" w:rsidRDefault="0081404E" w:rsidP="0081404E">
            <w:pPr>
              <w:spacing w:line="360" w:lineRule="auto"/>
              <w:jc w:val="both"/>
              <w:rPr>
                <w:rFonts w:cs="Times New Roman"/>
              </w:rPr>
            </w:pPr>
            <w:r>
              <w:rPr>
                <w:rFonts w:cs="Times New Roman"/>
              </w:rPr>
              <w:lastRenderedPageBreak/>
              <w:t>Social Med</w:t>
            </w:r>
            <w:r w:rsidR="001567EB">
              <w:rPr>
                <w:rFonts w:cs="Times New Roman"/>
              </w:rPr>
              <w:t>ia Campaign</w:t>
            </w:r>
          </w:p>
        </w:tc>
        <w:tc>
          <w:tcPr>
            <w:tcW w:w="6231" w:type="dxa"/>
          </w:tcPr>
          <w:p w14:paraId="5E3BE116" w14:textId="5A2C49C0" w:rsidR="0081404E" w:rsidRDefault="009C7898" w:rsidP="0081404E">
            <w:pPr>
              <w:spacing w:line="360" w:lineRule="auto"/>
              <w:jc w:val="both"/>
              <w:rPr>
                <w:rFonts w:cs="Times New Roman"/>
              </w:rPr>
            </w:pPr>
            <w:r>
              <w:rPr>
                <w:rFonts w:cs="Times New Roman"/>
              </w:rPr>
              <w:t xml:space="preserve">Strategic activities on social media platform which assist in achieve business goals. </w:t>
            </w:r>
          </w:p>
        </w:tc>
      </w:tr>
      <w:tr w:rsidR="0081404E" w14:paraId="47659BF0" w14:textId="77777777" w:rsidTr="0081404E">
        <w:tc>
          <w:tcPr>
            <w:tcW w:w="2785" w:type="dxa"/>
          </w:tcPr>
          <w:p w14:paraId="79F7FD24" w14:textId="3E72C97F" w:rsidR="0081404E" w:rsidRDefault="0081404E" w:rsidP="0081404E">
            <w:pPr>
              <w:spacing w:line="360" w:lineRule="auto"/>
              <w:jc w:val="both"/>
              <w:rPr>
                <w:rFonts w:cs="Times New Roman"/>
              </w:rPr>
            </w:pPr>
            <w:r>
              <w:rPr>
                <w:rFonts w:cs="Times New Roman"/>
              </w:rPr>
              <w:t>Banner Advertisements</w:t>
            </w:r>
          </w:p>
        </w:tc>
        <w:tc>
          <w:tcPr>
            <w:tcW w:w="6231" w:type="dxa"/>
          </w:tcPr>
          <w:p w14:paraId="39B74883" w14:textId="736BA3A7" w:rsidR="0081404E" w:rsidRDefault="009C7898" w:rsidP="00306EC7">
            <w:pPr>
              <w:spacing w:line="360" w:lineRule="auto"/>
              <w:jc w:val="both"/>
              <w:rPr>
                <w:rFonts w:cs="Times New Roman"/>
              </w:rPr>
            </w:pPr>
            <w:r>
              <w:rPr>
                <w:rFonts w:cs="Times New Roman"/>
              </w:rPr>
              <w:t>Digital advertisements displayed on other websites to attract a wider user attention.</w:t>
            </w:r>
          </w:p>
        </w:tc>
      </w:tr>
      <w:tr w:rsidR="0081404E" w14:paraId="34B20879" w14:textId="77777777" w:rsidTr="0081404E">
        <w:tc>
          <w:tcPr>
            <w:tcW w:w="2785" w:type="dxa"/>
          </w:tcPr>
          <w:p w14:paraId="201C1191" w14:textId="650DCD26" w:rsidR="0081404E" w:rsidRDefault="0081404E" w:rsidP="00CD1007">
            <w:pPr>
              <w:spacing w:line="360" w:lineRule="auto"/>
              <w:jc w:val="both"/>
              <w:rPr>
                <w:rFonts w:cs="Times New Roman"/>
              </w:rPr>
            </w:pPr>
            <w:r>
              <w:rPr>
                <w:rFonts w:cs="Times New Roman"/>
              </w:rPr>
              <w:t>Post-purchase</w:t>
            </w:r>
          </w:p>
        </w:tc>
        <w:tc>
          <w:tcPr>
            <w:tcW w:w="6231" w:type="dxa"/>
          </w:tcPr>
          <w:p w14:paraId="6FDAB72C" w14:textId="10C94CF3" w:rsidR="0081404E" w:rsidRDefault="009C7898" w:rsidP="00CD1007">
            <w:pPr>
              <w:spacing w:line="360" w:lineRule="auto"/>
              <w:jc w:val="both"/>
              <w:rPr>
                <w:rFonts w:cs="Times New Roman"/>
              </w:rPr>
            </w:pPr>
            <w:r>
              <w:rPr>
                <w:rFonts w:cs="Times New Roman"/>
              </w:rPr>
              <w:t>Interactions with customers after a purchase is made.</w:t>
            </w:r>
          </w:p>
        </w:tc>
      </w:tr>
      <w:tr w:rsidR="0081404E" w14:paraId="35944E8B" w14:textId="77777777" w:rsidTr="0081404E">
        <w:tc>
          <w:tcPr>
            <w:tcW w:w="2785" w:type="dxa"/>
          </w:tcPr>
          <w:p w14:paraId="2CFBDC9B" w14:textId="742D7641" w:rsidR="0081404E" w:rsidRDefault="0081404E" w:rsidP="00CD1007">
            <w:pPr>
              <w:spacing w:line="360" w:lineRule="auto"/>
              <w:jc w:val="both"/>
              <w:rPr>
                <w:rFonts w:cs="Times New Roman"/>
              </w:rPr>
            </w:pPr>
            <w:r>
              <w:rPr>
                <w:rFonts w:cs="Times New Roman"/>
              </w:rPr>
              <w:t>Loyalty Programs</w:t>
            </w:r>
          </w:p>
        </w:tc>
        <w:tc>
          <w:tcPr>
            <w:tcW w:w="6231" w:type="dxa"/>
          </w:tcPr>
          <w:p w14:paraId="554AE732" w14:textId="79715C73" w:rsidR="0081404E" w:rsidRDefault="009C7898" w:rsidP="00CD1007">
            <w:pPr>
              <w:spacing w:line="360" w:lineRule="auto"/>
              <w:jc w:val="both"/>
              <w:rPr>
                <w:rFonts w:cs="Times New Roman"/>
              </w:rPr>
            </w:pPr>
            <w:r>
              <w:rPr>
                <w:rFonts w:cs="Times New Roman"/>
              </w:rPr>
              <w:t xml:space="preserve">Strategies to reward customers for their repeated engagement with the organization, product or service. </w:t>
            </w:r>
          </w:p>
        </w:tc>
      </w:tr>
    </w:tbl>
    <w:p w14:paraId="6D2C26C7" w14:textId="0D64B77A" w:rsidR="00074578" w:rsidRPr="00B30D2A" w:rsidRDefault="00CD1007" w:rsidP="00CD1007">
      <w:pPr>
        <w:pStyle w:val="Caption"/>
        <w:tabs>
          <w:tab w:val="left" w:pos="2780"/>
        </w:tabs>
        <w:spacing w:line="360" w:lineRule="auto"/>
      </w:pPr>
      <w:r>
        <w:tab/>
      </w:r>
      <w:bookmarkStart w:id="13" w:name="_Toc161274254"/>
      <w:r>
        <w:t xml:space="preserve">Table </w:t>
      </w:r>
      <w:r>
        <w:fldChar w:fldCharType="begin"/>
      </w:r>
      <w:r>
        <w:instrText xml:space="preserve"> SEQ Table \* ARABIC </w:instrText>
      </w:r>
      <w:r>
        <w:fldChar w:fldCharType="separate"/>
      </w:r>
      <w:r>
        <w:rPr>
          <w:noProof/>
        </w:rPr>
        <w:t>1</w:t>
      </w:r>
      <w:r>
        <w:fldChar w:fldCharType="end"/>
      </w:r>
      <w:r>
        <w:t>: Technical Terms and Definitions</w:t>
      </w:r>
      <w:bookmarkEnd w:id="13"/>
    </w:p>
    <w:p w14:paraId="7EDD44B0" w14:textId="77777777" w:rsidR="00CD1007" w:rsidRDefault="00CD1007" w:rsidP="00E901B3">
      <w:pPr>
        <w:pStyle w:val="Heading1"/>
        <w:spacing w:line="360" w:lineRule="auto"/>
        <w:jc w:val="both"/>
        <w:rPr>
          <w:rFonts w:cs="Times New Roman"/>
        </w:rPr>
      </w:pPr>
      <w:r>
        <w:rPr>
          <w:rFonts w:cs="Times New Roman"/>
        </w:rPr>
        <w:br w:type="page"/>
      </w:r>
    </w:p>
    <w:p w14:paraId="70DD9E95" w14:textId="6F5DDC67" w:rsidR="00074578" w:rsidRDefault="00074578" w:rsidP="00BB00D0">
      <w:pPr>
        <w:pStyle w:val="Heading1"/>
        <w:spacing w:line="360" w:lineRule="auto"/>
        <w:jc w:val="both"/>
        <w:rPr>
          <w:rFonts w:cs="Times New Roman"/>
        </w:rPr>
      </w:pPr>
      <w:bookmarkStart w:id="14" w:name="_Toc161274189"/>
      <w:r>
        <w:rPr>
          <w:rFonts w:cs="Times New Roman"/>
        </w:rPr>
        <w:lastRenderedPageBreak/>
        <w:t>Question 02 – Search Engine Optimization</w:t>
      </w:r>
      <w:bookmarkEnd w:id="14"/>
    </w:p>
    <w:p w14:paraId="53243989" w14:textId="0057D447" w:rsidR="00BB00D0" w:rsidRDefault="004538A7" w:rsidP="004538A7">
      <w:pPr>
        <w:pStyle w:val="Heading2"/>
        <w:spacing w:line="360" w:lineRule="auto"/>
      </w:pPr>
      <w:bookmarkStart w:id="15" w:name="_Toc161274190"/>
      <w:r>
        <w:t>Part A – Screenshots of Microsite</w:t>
      </w:r>
      <w:bookmarkEnd w:id="15"/>
    </w:p>
    <w:p w14:paraId="5589E2B2" w14:textId="1EBB7549" w:rsidR="004538A7" w:rsidRDefault="004538A7" w:rsidP="004538A7">
      <w:pPr>
        <w:spacing w:line="360" w:lineRule="auto"/>
        <w:jc w:val="both"/>
      </w:pPr>
      <w:r>
        <w:t xml:space="preserve">The created was created for, </w:t>
      </w:r>
      <w:r w:rsidRPr="004538A7">
        <w:rPr>
          <w:b/>
          <w:i/>
        </w:rPr>
        <w:t>Dharshan Munidasa</w:t>
      </w:r>
      <w:r>
        <w:t>,</w:t>
      </w:r>
      <w:r w:rsidR="0017538E">
        <w:t>.</w:t>
      </w:r>
      <w:r>
        <w:t xml:space="preserve"> </w:t>
      </w:r>
    </w:p>
    <w:p w14:paraId="04B595DC" w14:textId="339F1729" w:rsidR="004538A7" w:rsidRDefault="004538A7" w:rsidP="004538A7">
      <w:pPr>
        <w:spacing w:line="360" w:lineRule="auto"/>
        <w:jc w:val="both"/>
      </w:pPr>
      <w:r>
        <w:t xml:space="preserve">URL to the implemented site : </w:t>
      </w:r>
      <w:hyperlink r:id="rId19" w:history="1">
        <w:r w:rsidRPr="004923B3">
          <w:rPr>
            <w:rStyle w:val="Hyperlink"/>
          </w:rPr>
          <w:t>https://sites.google.com/iit.ac.lk/chefdharshanmunidasa</w:t>
        </w:r>
      </w:hyperlink>
      <w:r>
        <w:t xml:space="preserve"> </w:t>
      </w:r>
    </w:p>
    <w:p w14:paraId="3122CE52" w14:textId="77777777" w:rsidR="00E50F60" w:rsidRDefault="00BB00D0" w:rsidP="004538A7">
      <w:pPr>
        <w:pStyle w:val="Caption"/>
        <w:jc w:val="center"/>
      </w:pPr>
      <w:r>
        <w:pict w14:anchorId="57CB4D8F">
          <v:shape id="_x0000_i1560" type="#_x0000_t75" style="width:450.25pt;height:208.7pt">
            <v:imagedata r:id="rId20" o:title="Home"/>
          </v:shape>
        </w:pict>
      </w:r>
    </w:p>
    <w:p w14:paraId="21B201C3" w14:textId="11D846DA" w:rsidR="00BB00D0" w:rsidRDefault="004538A7" w:rsidP="004538A7">
      <w:pPr>
        <w:pStyle w:val="Caption"/>
        <w:jc w:val="center"/>
      </w:pPr>
      <w:bookmarkStart w:id="16" w:name="_Toc161274231"/>
      <w:r>
        <w:t xml:space="preserve">Figure </w:t>
      </w:r>
      <w:r>
        <w:fldChar w:fldCharType="begin"/>
      </w:r>
      <w:r>
        <w:instrText xml:space="preserve"> SEQ Figure \* ARABIC </w:instrText>
      </w:r>
      <w:r>
        <w:fldChar w:fldCharType="separate"/>
      </w:r>
      <w:r w:rsidR="00472D7B">
        <w:rPr>
          <w:noProof/>
        </w:rPr>
        <w:t>5</w:t>
      </w:r>
      <w:r>
        <w:fldChar w:fldCharType="end"/>
      </w:r>
      <w:r>
        <w:t>: Home Page</w:t>
      </w:r>
      <w:bookmarkEnd w:id="16"/>
    </w:p>
    <w:p w14:paraId="01E8AF03" w14:textId="77777777" w:rsidR="00E50F60" w:rsidRDefault="00BB00D0" w:rsidP="004538A7">
      <w:pPr>
        <w:pStyle w:val="Caption"/>
        <w:jc w:val="center"/>
      </w:pPr>
      <w:r>
        <w:pict w14:anchorId="13BC66C4">
          <v:shape id="_x0000_i1554" type="#_x0000_t75" style="width:451.15pt;height:209.6pt">
            <v:imagedata r:id="rId21" o:title="About"/>
          </v:shape>
        </w:pict>
      </w:r>
    </w:p>
    <w:p w14:paraId="0887496F" w14:textId="2BF8C6A0" w:rsidR="00BB00D0" w:rsidRDefault="004538A7" w:rsidP="004538A7">
      <w:pPr>
        <w:pStyle w:val="Caption"/>
        <w:jc w:val="center"/>
      </w:pPr>
      <w:bookmarkStart w:id="17" w:name="_Toc161274232"/>
      <w:r>
        <w:t xml:space="preserve">Figure </w:t>
      </w:r>
      <w:r>
        <w:fldChar w:fldCharType="begin"/>
      </w:r>
      <w:r>
        <w:instrText xml:space="preserve"> SEQ Figure \* ARABIC </w:instrText>
      </w:r>
      <w:r>
        <w:fldChar w:fldCharType="separate"/>
      </w:r>
      <w:r w:rsidR="00472D7B">
        <w:rPr>
          <w:noProof/>
        </w:rPr>
        <w:t>6</w:t>
      </w:r>
      <w:r>
        <w:fldChar w:fldCharType="end"/>
      </w:r>
      <w:r>
        <w:t>: About Page</w:t>
      </w:r>
      <w:bookmarkEnd w:id="17"/>
    </w:p>
    <w:p w14:paraId="37F6C95C" w14:textId="055436C6" w:rsidR="00BB00D0" w:rsidRDefault="00BB00D0" w:rsidP="004538A7">
      <w:pPr>
        <w:pStyle w:val="ListParagraph"/>
        <w:spacing w:line="360" w:lineRule="auto"/>
        <w:ind w:left="450"/>
        <w:jc w:val="center"/>
      </w:pPr>
    </w:p>
    <w:p w14:paraId="4B0B4C07" w14:textId="1026FEF2" w:rsidR="00E50F60" w:rsidRDefault="00E50F60" w:rsidP="00E061F8">
      <w:pPr>
        <w:pStyle w:val="Caption"/>
        <w:jc w:val="center"/>
      </w:pPr>
      <w:r>
        <w:lastRenderedPageBreak/>
        <w:pict w14:anchorId="7D9F80EA">
          <v:shape id="_x0000_i1545" type="#_x0000_t75" style="width:428.35pt;height:198.7pt">
            <v:imagedata r:id="rId22" o:title="Restaurants"/>
          </v:shape>
        </w:pict>
      </w:r>
    </w:p>
    <w:p w14:paraId="48E78C25" w14:textId="4C0A87DF" w:rsidR="00BB00D0" w:rsidRDefault="004538A7" w:rsidP="00E061F8">
      <w:pPr>
        <w:pStyle w:val="Caption"/>
        <w:jc w:val="center"/>
      </w:pPr>
      <w:bookmarkStart w:id="18" w:name="_Toc161274233"/>
      <w:r>
        <w:t xml:space="preserve">Figure </w:t>
      </w:r>
      <w:r>
        <w:fldChar w:fldCharType="begin"/>
      </w:r>
      <w:r>
        <w:instrText xml:space="preserve"> SEQ Figure \* ARABIC </w:instrText>
      </w:r>
      <w:r>
        <w:fldChar w:fldCharType="separate"/>
      </w:r>
      <w:r w:rsidR="00472D7B">
        <w:rPr>
          <w:noProof/>
        </w:rPr>
        <w:t>7</w:t>
      </w:r>
      <w:r>
        <w:fldChar w:fldCharType="end"/>
      </w:r>
      <w:r>
        <w:t>: Restaurants Page</w:t>
      </w:r>
      <w:bookmarkEnd w:id="18"/>
    </w:p>
    <w:p w14:paraId="3F06A244" w14:textId="591C7BCB" w:rsidR="00E50F60" w:rsidRDefault="00E50F60" w:rsidP="00E061F8">
      <w:pPr>
        <w:pStyle w:val="Caption"/>
        <w:jc w:val="center"/>
      </w:pPr>
      <w:r>
        <w:pict w14:anchorId="17DFC6F5">
          <v:shape id="_x0000_i1033" type="#_x0000_t75" style="width:435.65pt;height:203.25pt">
            <v:imagedata r:id="rId23" o:title="Gallery"/>
          </v:shape>
        </w:pict>
      </w:r>
    </w:p>
    <w:p w14:paraId="5A4E74BB" w14:textId="078CC8F9" w:rsidR="00BB00D0" w:rsidRDefault="004538A7" w:rsidP="00E061F8">
      <w:pPr>
        <w:pStyle w:val="Caption"/>
        <w:jc w:val="center"/>
      </w:pPr>
      <w:bookmarkStart w:id="19" w:name="_Toc161274234"/>
      <w:r>
        <w:t xml:space="preserve">Figure </w:t>
      </w:r>
      <w:r>
        <w:fldChar w:fldCharType="begin"/>
      </w:r>
      <w:r>
        <w:instrText xml:space="preserve"> SEQ Figure \* ARABIC </w:instrText>
      </w:r>
      <w:r>
        <w:fldChar w:fldCharType="separate"/>
      </w:r>
      <w:r w:rsidR="00472D7B">
        <w:rPr>
          <w:noProof/>
        </w:rPr>
        <w:t>8</w:t>
      </w:r>
      <w:r>
        <w:fldChar w:fldCharType="end"/>
      </w:r>
      <w:r>
        <w:t>: Gallery Page</w:t>
      </w:r>
      <w:bookmarkEnd w:id="19"/>
    </w:p>
    <w:p w14:paraId="2D0B96BB" w14:textId="1B6F3EE0" w:rsidR="00E50F60" w:rsidRDefault="00E50F60" w:rsidP="004538A7">
      <w:pPr>
        <w:pStyle w:val="Caption"/>
        <w:jc w:val="center"/>
      </w:pPr>
      <w:r>
        <w:pict w14:anchorId="6C49E855">
          <v:shape id="_x0000_i1035" type="#_x0000_t75" style="width:433.8pt;height:203.25pt">
            <v:imagedata r:id="rId24" o:title="Portal"/>
          </v:shape>
        </w:pict>
      </w:r>
    </w:p>
    <w:p w14:paraId="029931CB" w14:textId="31127B29" w:rsidR="00BB00D0" w:rsidRDefault="004538A7" w:rsidP="004538A7">
      <w:pPr>
        <w:pStyle w:val="Caption"/>
        <w:jc w:val="center"/>
      </w:pPr>
      <w:bookmarkStart w:id="20" w:name="_Toc161274235"/>
      <w:r>
        <w:t xml:space="preserve">Figure </w:t>
      </w:r>
      <w:r>
        <w:fldChar w:fldCharType="begin"/>
      </w:r>
      <w:r>
        <w:instrText xml:space="preserve"> SEQ Figure \* ARABIC </w:instrText>
      </w:r>
      <w:r>
        <w:fldChar w:fldCharType="separate"/>
      </w:r>
      <w:r w:rsidR="00472D7B">
        <w:rPr>
          <w:noProof/>
        </w:rPr>
        <w:t>9</w:t>
      </w:r>
      <w:r>
        <w:fldChar w:fldCharType="end"/>
      </w:r>
      <w:r>
        <w:t>: Gastronomic Portal</w:t>
      </w:r>
      <w:bookmarkEnd w:id="20"/>
    </w:p>
    <w:p w14:paraId="284A344F" w14:textId="77777777" w:rsidR="0017538E" w:rsidRDefault="00BB00D0" w:rsidP="00E50F60">
      <w:pPr>
        <w:pStyle w:val="Caption"/>
        <w:spacing w:line="360" w:lineRule="auto"/>
        <w:jc w:val="center"/>
      </w:pPr>
      <w:r>
        <w:lastRenderedPageBreak/>
        <w:pict w14:anchorId="760739D4">
          <v:shape id="_x0000_i1480" type="#_x0000_t75" style="width:451.15pt;height:70.2pt">
            <v:imagedata r:id="rId25" o:title="Footer"/>
          </v:shape>
        </w:pict>
      </w:r>
    </w:p>
    <w:p w14:paraId="5BBBA6E5" w14:textId="0BD93EC8" w:rsidR="00BB00D0" w:rsidRDefault="004538A7" w:rsidP="00E50F60">
      <w:pPr>
        <w:pStyle w:val="Caption"/>
        <w:spacing w:line="360" w:lineRule="auto"/>
        <w:jc w:val="center"/>
      </w:pPr>
      <w:bookmarkStart w:id="21" w:name="_Toc161274236"/>
      <w:r>
        <w:t xml:space="preserve">Figure </w:t>
      </w:r>
      <w:r>
        <w:fldChar w:fldCharType="begin"/>
      </w:r>
      <w:r>
        <w:instrText xml:space="preserve"> SEQ Figure \* ARABIC </w:instrText>
      </w:r>
      <w:r>
        <w:fldChar w:fldCharType="separate"/>
      </w:r>
      <w:r w:rsidR="00472D7B">
        <w:rPr>
          <w:noProof/>
        </w:rPr>
        <w:t>10</w:t>
      </w:r>
      <w:r>
        <w:fldChar w:fldCharType="end"/>
      </w:r>
      <w:r>
        <w:t>: Site Footer</w:t>
      </w:r>
      <w:bookmarkEnd w:id="21"/>
    </w:p>
    <w:p w14:paraId="66D98127" w14:textId="24808531" w:rsidR="00BB00D0" w:rsidRDefault="004538A7" w:rsidP="00E061F8">
      <w:pPr>
        <w:pStyle w:val="Heading2"/>
        <w:spacing w:line="360" w:lineRule="auto"/>
      </w:pPr>
      <w:bookmarkStart w:id="22" w:name="_Toc161274191"/>
      <w:r>
        <w:t xml:space="preserve">Part B - </w:t>
      </w:r>
      <w:r w:rsidR="00BB00D0">
        <w:t>Form</w:t>
      </w:r>
      <w:bookmarkEnd w:id="22"/>
      <w:r w:rsidR="00BB00D0">
        <w:t xml:space="preserve"> </w:t>
      </w:r>
    </w:p>
    <w:p w14:paraId="1B4B6BCB" w14:textId="3663955D" w:rsidR="004538A7" w:rsidRDefault="004538A7" w:rsidP="00E061F8">
      <w:pPr>
        <w:spacing w:line="360" w:lineRule="auto"/>
        <w:jc w:val="both"/>
      </w:pPr>
      <w:r>
        <w:t xml:space="preserve">A google form was created to collect user data for the purpose of </w:t>
      </w:r>
      <w:r w:rsidRPr="004538A7">
        <w:rPr>
          <w:i/>
        </w:rPr>
        <w:t>email marketing</w:t>
      </w:r>
      <w:r>
        <w:t xml:space="preserve">. </w:t>
      </w:r>
    </w:p>
    <w:p w14:paraId="2565D4D2" w14:textId="44723B4A" w:rsidR="004538A7" w:rsidRDefault="004538A7" w:rsidP="004538A7">
      <w:pPr>
        <w:spacing w:line="360" w:lineRule="auto"/>
        <w:jc w:val="both"/>
      </w:pPr>
      <w:r>
        <w:t xml:space="preserve">Form link - </w:t>
      </w:r>
      <w:hyperlink r:id="rId26" w:history="1">
        <w:r w:rsidRPr="004538A7">
          <w:rPr>
            <w:rStyle w:val="Hyperlink"/>
          </w:rPr>
          <w:t>Dharshan Munidasa's Newsletter</w:t>
        </w:r>
      </w:hyperlink>
    </w:p>
    <w:p w14:paraId="10B32E29" w14:textId="17CD0CB0" w:rsidR="0017538E" w:rsidRDefault="002546E6" w:rsidP="00E061F8">
      <w:pPr>
        <w:pStyle w:val="Caption"/>
        <w:spacing w:line="360" w:lineRule="auto"/>
        <w:jc w:val="center"/>
      </w:pPr>
      <w:r w:rsidRPr="002546E6">
        <w:drawing>
          <wp:inline distT="0" distB="0" distL="0" distR="0" wp14:anchorId="306C84C5" wp14:editId="3CFEAE67">
            <wp:extent cx="5731510" cy="2372995"/>
            <wp:effectExtent l="0" t="0" r="254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372995"/>
                    </a:xfrm>
                    <a:prstGeom prst="rect">
                      <a:avLst/>
                    </a:prstGeom>
                  </pic:spPr>
                </pic:pic>
              </a:graphicData>
            </a:graphic>
          </wp:inline>
        </w:drawing>
      </w:r>
    </w:p>
    <w:p w14:paraId="0D6D5E8A" w14:textId="2BE5246D" w:rsidR="00BB00D0" w:rsidRDefault="004538A7" w:rsidP="00E061F8">
      <w:pPr>
        <w:pStyle w:val="Caption"/>
        <w:spacing w:line="360" w:lineRule="auto"/>
        <w:jc w:val="center"/>
      </w:pPr>
      <w:bookmarkStart w:id="23" w:name="_Toc161274237"/>
      <w:r>
        <w:t xml:space="preserve">Figure </w:t>
      </w:r>
      <w:r>
        <w:fldChar w:fldCharType="begin"/>
      </w:r>
      <w:r>
        <w:instrText xml:space="preserve"> SEQ Figure \* ARABIC </w:instrText>
      </w:r>
      <w:r>
        <w:fldChar w:fldCharType="separate"/>
      </w:r>
      <w:r w:rsidR="00472D7B">
        <w:rPr>
          <w:noProof/>
        </w:rPr>
        <w:t>11</w:t>
      </w:r>
      <w:r>
        <w:fldChar w:fldCharType="end"/>
      </w:r>
      <w:r>
        <w:t>: Google Form</w:t>
      </w:r>
      <w:bookmarkEnd w:id="23"/>
    </w:p>
    <w:p w14:paraId="248898D1" w14:textId="35616C1E" w:rsidR="00BB00D0" w:rsidRDefault="004538A7" w:rsidP="00E061F8">
      <w:pPr>
        <w:pStyle w:val="Heading2"/>
        <w:spacing w:line="360" w:lineRule="auto"/>
      </w:pPr>
      <w:bookmarkStart w:id="24" w:name="_Toc161274192"/>
      <w:r>
        <w:t xml:space="preserve">Part C - </w:t>
      </w:r>
      <w:r w:rsidR="00BB00D0">
        <w:t>Keyword Research</w:t>
      </w:r>
      <w:bookmarkEnd w:id="24"/>
    </w:p>
    <w:p w14:paraId="242469B6" w14:textId="0B7A6AF4" w:rsidR="00BB00D0" w:rsidRDefault="00181EBC" w:rsidP="00BB00D0">
      <w:pPr>
        <w:spacing w:line="360" w:lineRule="auto"/>
        <w:jc w:val="both"/>
      </w:pPr>
      <w:r>
        <w:t xml:space="preserve">Keyword Density </w:t>
      </w:r>
      <w:r w:rsidR="00BB00D0" w:rsidRPr="00BB00D0">
        <w:t xml:space="preserve">is the measure of how often specific keywords or phrases appear on a webpage relative to the total word count of that page </w:t>
      </w:r>
      <w:r w:rsidR="00BB00D0">
        <w:fldChar w:fldCharType="begin"/>
      </w:r>
      <w:r w:rsidR="00BB00D0">
        <w:instrText xml:space="preserve"> ADDIN ZOTERO_ITEM CSL_CITATION {"citationID":"SOfmteA7","properties":{"formattedCitation":"(Hamilton, 2023)","plainCitation":"(Hamilton, 2023)","noteIndex":0},"citationItems":[{"id":265,"uris":["http://zotero.org/users/local/xdEZbESh/items/KWIB5FG8"],"itemData":{"id":265,"type":"webpage","abstract":"Understanding keyword density is a critical part of mastering SEO. Learn more about how to check your keyword density in SEO and other tips and tricks.","container-title":"Zero Gravity Marketing","language":"en-US","title":"Complete Guide to Keyword Density: What's The Impact on SEO?","title-short":"Complete Guide to Keyword Density","URL":"https://zerogravitymarketing.com/complete-guide-to-keyword-density-in-seo/","author":[{"family":"Hamilton","given":"Daniel"}],"accessed":{"date-parts":[["2024",3,7]]},"issued":{"date-parts":[["2023",4,6]]}}}],"schema":"https://github.com/citation-style-language/schema/raw/master/csl-citation.json"} </w:instrText>
      </w:r>
      <w:r w:rsidR="00BB00D0">
        <w:fldChar w:fldCharType="separate"/>
      </w:r>
      <w:r w:rsidR="00BB00D0" w:rsidRPr="00BB00D0">
        <w:rPr>
          <w:rFonts w:cs="Times New Roman"/>
        </w:rPr>
        <w:t>(Hamilton, 2023)</w:t>
      </w:r>
      <w:r w:rsidR="00BB00D0">
        <w:fldChar w:fldCharType="end"/>
      </w:r>
      <w:r w:rsidR="00BB00D0">
        <w:t xml:space="preserve">. </w:t>
      </w:r>
      <w:r>
        <w:t>The</w:t>
      </w:r>
      <w:r w:rsidR="00BB00D0" w:rsidRPr="00BB00D0">
        <w:t xml:space="preserve"> primary aim of this is to attain an ideal density that boosts the relevance of content to search engines </w:t>
      </w:r>
      <w:r w:rsidR="00BB00D0">
        <w:t xml:space="preserve">without sacrificing its quality </w:t>
      </w:r>
      <w:r w:rsidR="00BB00D0">
        <w:fldChar w:fldCharType="begin"/>
      </w:r>
      <w:r w:rsidR="00BB00D0">
        <w:instrText xml:space="preserve"> ADDIN ZOTERO_ITEM CSL_CITATION {"citationID":"Hzixkvtx","properties":{"formattedCitation":"(Forsey, 2022)","plainCitation":"(Forsey, 2022)","noteIndex":0},"citationItems":[{"id":259,"uris":["http://zotero.org/users/local/xdEZbESh/items/TG67YT6D"],"itemData":{"id":259,"type":"webpage","abstract":"Learn what keyword density is, how to calculate it, and why it matters. Plus, simple tools to ensure your keyword strategy is as effective as possible.","language":"en-us","title":"The Beginner's Guide to Keyword Density","URL":"https://blog.hubspot.com/marketing/keyword-density","author":[{"family":"Forsey","given":"Caroline"}],"issued":{"date-parts":[["2022",5,5]]}}}],"schema":"https://github.com/citation-style-language/schema/raw/master/csl-citation.json"} </w:instrText>
      </w:r>
      <w:r w:rsidR="00BB00D0">
        <w:fldChar w:fldCharType="separate"/>
      </w:r>
      <w:r w:rsidR="00BB00D0" w:rsidRPr="00BB00D0">
        <w:rPr>
          <w:rFonts w:cs="Times New Roman"/>
        </w:rPr>
        <w:t>(Forsey, 2022)</w:t>
      </w:r>
      <w:r w:rsidR="00BB00D0">
        <w:fldChar w:fldCharType="end"/>
      </w:r>
      <w:r w:rsidR="00BB00D0">
        <w:t xml:space="preserve">. </w:t>
      </w:r>
    </w:p>
    <w:p w14:paraId="45D874D0" w14:textId="1F418120" w:rsidR="00BB00D0" w:rsidRDefault="00BB00D0" w:rsidP="00BB00D0">
      <w:pPr>
        <w:spacing w:line="360" w:lineRule="auto"/>
        <w:jc w:val="both"/>
      </w:pPr>
      <w:r>
        <w:t xml:space="preserve">The tool, </w:t>
      </w:r>
      <w:hyperlink r:id="rId28" w:history="1">
        <w:r w:rsidRPr="00BB00D0">
          <w:rPr>
            <w:rStyle w:val="Hyperlink"/>
          </w:rPr>
          <w:t>Internet Marketing Ninjas</w:t>
        </w:r>
      </w:hyperlink>
      <w:r>
        <w:t>, was utilized to perform the keyword density analysis</w:t>
      </w:r>
      <w:r w:rsidR="00181EBC">
        <w:t>.</w:t>
      </w:r>
      <w:r>
        <w:t xml:space="preserve">  </w:t>
      </w:r>
    </w:p>
    <w:p w14:paraId="02BF5107" w14:textId="77777777" w:rsidR="00E50F60" w:rsidRDefault="00E061F8" w:rsidP="00874507">
      <w:pPr>
        <w:pStyle w:val="Caption"/>
        <w:jc w:val="center"/>
      </w:pPr>
      <w:r>
        <w:rPr>
          <w:noProof/>
        </w:rPr>
        <w:lastRenderedPageBreak/>
        <mc:AlternateContent>
          <mc:Choice Requires="wps">
            <w:drawing>
              <wp:anchor distT="0" distB="0" distL="114300" distR="114300" simplePos="0" relativeHeight="251661312" behindDoc="0" locked="0" layoutInCell="1" allowOverlap="1" wp14:anchorId="356AC32D" wp14:editId="0236B66E">
                <wp:simplePos x="0" y="0"/>
                <wp:positionH relativeFrom="column">
                  <wp:posOffset>180975</wp:posOffset>
                </wp:positionH>
                <wp:positionV relativeFrom="page">
                  <wp:posOffset>5200650</wp:posOffset>
                </wp:positionV>
                <wp:extent cx="3419475" cy="30480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3419475" cy="30480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3827916A" w14:textId="77777777" w:rsidR="00001619" w:rsidRDefault="00001619" w:rsidP="00BB00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AC32D" id="Rectangle 5" o:spid="_x0000_s1026" style="position:absolute;left:0;text-align:left;margin-left:14.25pt;margin-top:409.5pt;width:269.2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" filled="f" strokecolor="red" strokeweight="1pt">
                <v:textbox>
                  <w:txbxContent>
                    <w:p w14:paraId="3827916A" w14:textId="77777777" w:rsidR="00001619" w:rsidRDefault="00001619" w:rsidP="00BB00D0">
                      <w:pPr>
                        <w:jc w:val="center"/>
                      </w:pPr>
                    </w:p>
                  </w:txbxContent>
                </v:textbox>
                <w10:wrap anchory="page"/>
              </v:rect>
            </w:pict>
          </mc:Fallback>
        </mc:AlternateContent>
      </w:r>
      <w:r w:rsidR="00874507">
        <w:rPr>
          <w:noProof/>
        </w:rPr>
        <mc:AlternateContent>
          <mc:Choice Requires="wps">
            <w:drawing>
              <wp:anchor distT="0" distB="0" distL="114300" distR="114300" simplePos="0" relativeHeight="251659264" behindDoc="0" locked="0" layoutInCell="1" allowOverlap="1" wp14:anchorId="03714FF6" wp14:editId="32B21E7D">
                <wp:simplePos x="0" y="0"/>
                <wp:positionH relativeFrom="column">
                  <wp:posOffset>180975</wp:posOffset>
                </wp:positionH>
                <wp:positionV relativeFrom="page">
                  <wp:posOffset>3724275</wp:posOffset>
                </wp:positionV>
                <wp:extent cx="3419475" cy="2952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3419475" cy="295275"/>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46578646" w14:textId="77777777" w:rsidR="00001619" w:rsidRDefault="00001619" w:rsidP="00BB00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14FF6" id="Rectangle 4" o:spid="_x0000_s1027" style="position:absolute;left:0;text-align:left;margin-left:14.25pt;margin-top:293.25pt;width:269.2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" filled="f" strokecolor="red" strokeweight="1pt">
                <v:textbox>
                  <w:txbxContent>
                    <w:p w14:paraId="46578646" w14:textId="77777777" w:rsidR="00001619" w:rsidRDefault="00001619" w:rsidP="00BB00D0">
                      <w:pPr>
                        <w:jc w:val="center"/>
                      </w:pPr>
                    </w:p>
                  </w:txbxContent>
                </v:textbox>
                <w10:wrap anchory="page"/>
              </v:rect>
            </w:pict>
          </mc:Fallback>
        </mc:AlternateContent>
      </w:r>
      <w:r w:rsidR="00BB00D0">
        <w:pict w14:anchorId="5CB6F2D9">
          <v:shape id="_x0000_i1577" type="#_x0000_t75" style="width:451.15pt;height:421.95pt">
            <v:imagedata r:id="rId29" o:title="KDA"/>
          </v:shape>
        </w:pict>
      </w:r>
    </w:p>
    <w:p w14:paraId="016D3D1B" w14:textId="1D5937D3" w:rsidR="00BB00D0" w:rsidRDefault="00874507" w:rsidP="00874507">
      <w:pPr>
        <w:pStyle w:val="Caption"/>
        <w:jc w:val="center"/>
      </w:pPr>
      <w:bookmarkStart w:id="25" w:name="_Toc161274238"/>
      <w:r>
        <w:t xml:space="preserve">Figure </w:t>
      </w:r>
      <w:r>
        <w:fldChar w:fldCharType="begin"/>
      </w:r>
      <w:r>
        <w:instrText xml:space="preserve"> SEQ Figure \* ARABIC </w:instrText>
      </w:r>
      <w:r>
        <w:fldChar w:fldCharType="separate"/>
      </w:r>
      <w:r w:rsidR="00472D7B">
        <w:rPr>
          <w:noProof/>
        </w:rPr>
        <w:t>12</w:t>
      </w:r>
      <w:r>
        <w:fldChar w:fldCharType="end"/>
      </w:r>
      <w:r>
        <w:t>: Keyword Density Analysis</w:t>
      </w:r>
      <w:bookmarkEnd w:id="25"/>
    </w:p>
    <w:p w14:paraId="127C43B1" w14:textId="365AD0C5" w:rsidR="00BB00D0" w:rsidRDefault="00BB00D0" w:rsidP="00BB00D0">
      <w:pPr>
        <w:spacing w:line="360" w:lineRule="auto"/>
        <w:jc w:val="both"/>
      </w:pPr>
      <w:r>
        <w:t xml:space="preserve">Based on the KDA which was conducted, the below words and word phrases were considered “seed phrases” for the client, </w:t>
      </w:r>
    </w:p>
    <w:p w14:paraId="28C2A868" w14:textId="5464262E" w:rsidR="00BB00D0" w:rsidRDefault="00BB00D0" w:rsidP="00BB00D0">
      <w:pPr>
        <w:pStyle w:val="ListParagraph"/>
        <w:numPr>
          <w:ilvl w:val="0"/>
          <w:numId w:val="29"/>
        </w:numPr>
        <w:spacing w:line="360" w:lineRule="auto"/>
        <w:jc w:val="both"/>
      </w:pPr>
      <w:r>
        <w:t xml:space="preserve">Dharshan </w:t>
      </w:r>
    </w:p>
    <w:p w14:paraId="0CBCDC5E" w14:textId="7F164748" w:rsidR="00BB00D0" w:rsidRDefault="00BB00D0" w:rsidP="00BB00D0">
      <w:pPr>
        <w:pStyle w:val="ListParagraph"/>
        <w:numPr>
          <w:ilvl w:val="0"/>
          <w:numId w:val="29"/>
        </w:numPr>
        <w:spacing w:line="360" w:lineRule="auto"/>
        <w:jc w:val="both"/>
      </w:pPr>
      <w:r>
        <w:t xml:space="preserve">Munidasa </w:t>
      </w:r>
    </w:p>
    <w:p w14:paraId="314D0AAD" w14:textId="0DC62B14" w:rsidR="00BB00D0" w:rsidRDefault="00BB00D0" w:rsidP="00BB00D0">
      <w:pPr>
        <w:pStyle w:val="ListParagraph"/>
        <w:numPr>
          <w:ilvl w:val="0"/>
          <w:numId w:val="29"/>
        </w:numPr>
        <w:spacing w:line="360" w:lineRule="auto"/>
        <w:jc w:val="both"/>
      </w:pPr>
      <w:r>
        <w:t>Dharshan Munidasa</w:t>
      </w:r>
    </w:p>
    <w:p w14:paraId="4BAB22BF" w14:textId="0A5DCC4C" w:rsidR="00BB00D0" w:rsidRDefault="00BB00D0" w:rsidP="00E901B3">
      <w:pPr>
        <w:pStyle w:val="ListParagraph"/>
        <w:numPr>
          <w:ilvl w:val="0"/>
          <w:numId w:val="29"/>
        </w:numPr>
        <w:spacing w:line="360" w:lineRule="auto"/>
        <w:jc w:val="both"/>
      </w:pPr>
      <w:r>
        <w:t>Chef Dharshan</w:t>
      </w:r>
    </w:p>
    <w:p w14:paraId="04310727" w14:textId="0AA14018" w:rsidR="00BB00D0" w:rsidRDefault="00874507" w:rsidP="00BB00D0">
      <w:pPr>
        <w:spacing w:line="360" w:lineRule="auto"/>
        <w:jc w:val="both"/>
        <w:rPr>
          <w:rFonts w:cs="Times New Roman"/>
        </w:rPr>
      </w:pPr>
      <w:r w:rsidRPr="00874507">
        <w:rPr>
          <w:rFonts w:cs="Times New Roman"/>
          <w:b/>
          <w:u w:val="single"/>
        </w:rPr>
        <w:t>Search V</w:t>
      </w:r>
      <w:r w:rsidR="00BB00D0" w:rsidRPr="00874507">
        <w:rPr>
          <w:rFonts w:cs="Times New Roman"/>
          <w:b/>
          <w:u w:val="single"/>
        </w:rPr>
        <w:t>olume</w:t>
      </w:r>
      <w:r w:rsidR="00BB00D0" w:rsidRPr="00BB00D0">
        <w:rPr>
          <w:rFonts w:cs="Times New Roman"/>
        </w:rPr>
        <w:t xml:space="preserve"> refers to the quantity of search queries conducted for a particular keyword term within a specified timeframe</w:t>
      </w:r>
      <w:r w:rsidR="00BB00D0">
        <w:rPr>
          <w:rFonts w:cs="Times New Roman"/>
        </w:rPr>
        <w:t xml:space="preserve"> </w:t>
      </w:r>
      <w:r w:rsidR="00BB00D0">
        <w:rPr>
          <w:rFonts w:cs="Times New Roman"/>
        </w:rPr>
        <w:fldChar w:fldCharType="begin"/>
      </w:r>
      <w:r w:rsidR="00BB00D0">
        <w:rPr>
          <w:rFonts w:cs="Times New Roman"/>
        </w:rPr>
        <w:instrText xml:space="preserve"> ADDIN ZOTERO_ITEM CSL_CITATION {"citationID":"qQHlBbFa","properties":{"formattedCitation":"(Silva, 2023)","plainCitation":"(Silva, 2023)","noteIndex":0},"citationItems":[{"id":271,"uris":["http://zotero.org/users/local/xdEZbESh/items/AVBKWMU3"],"itemData":{"id":271,"type":"webpage","abstract":"Keyword search volume is the number of times people search for a keyword. And it helps guide your strategy.","container-title":"Semrush Blog","language":"en","title":"Keyword Search Volume: A Beginner’s Guide","title-short":"Keyword Search Volume","URL":"https://www.semrush.com/blog/keyword-search-volume/","author":[{"family":"Silva","given":"Carlos"}],"accessed":{"date-parts":[["2024",3,9]]},"issued":{"date-parts":[["2023",5,12]]}}}],"schema":"https://github.com/citation-style-language/schema/raw/master/csl-citation.json"} </w:instrText>
      </w:r>
      <w:r w:rsidR="00BB00D0">
        <w:rPr>
          <w:rFonts w:cs="Times New Roman"/>
        </w:rPr>
        <w:fldChar w:fldCharType="separate"/>
      </w:r>
      <w:r w:rsidR="00BB00D0" w:rsidRPr="00BB00D0">
        <w:rPr>
          <w:rFonts w:cs="Times New Roman"/>
        </w:rPr>
        <w:t>(Silva, 2023)</w:t>
      </w:r>
      <w:r w:rsidR="00BB00D0">
        <w:rPr>
          <w:rFonts w:cs="Times New Roman"/>
        </w:rPr>
        <w:fldChar w:fldCharType="end"/>
      </w:r>
      <w:r w:rsidR="00BB00D0">
        <w:rPr>
          <w:rFonts w:cs="Times New Roman"/>
        </w:rPr>
        <w:t xml:space="preserve">. </w:t>
      </w:r>
      <w:r w:rsidR="00BB00D0" w:rsidRPr="00BB00D0">
        <w:rPr>
          <w:rFonts w:cs="Times New Roman"/>
        </w:rPr>
        <w:t>Google's Keyword Planner serves as a tool for estimating search volume</w:t>
      </w:r>
      <w:r w:rsidR="00BB00D0">
        <w:rPr>
          <w:rFonts w:cs="Times New Roman"/>
        </w:rPr>
        <w:t xml:space="preserve"> </w:t>
      </w:r>
      <w:r w:rsidR="00BB00D0">
        <w:rPr>
          <w:rFonts w:cs="Times New Roman"/>
        </w:rPr>
        <w:fldChar w:fldCharType="begin"/>
      </w:r>
      <w:r w:rsidR="00BB00D0">
        <w:rPr>
          <w:rFonts w:cs="Times New Roman"/>
        </w:rPr>
        <w:instrText xml:space="preserve"> ADDIN ZOTERO_ITEM CSL_CITATION {"citationID":"FqNdfaWd","properties":{"formattedCitation":"(Search volume - find the definition in the SEO Glossary, no date)","plainCitation":"(Search volume - find the definition in the SEO Glossary, no date)","noteIndex":0},"citationItems":[{"id":269,"uris":["http://zotero.org/users/local/xdEZbESh/items/6T2Q3GM3"],"itemData":{"id":269,"type":"webpage","abstract":"Search volume refers to the number of search queries for a specific keyword in search engines. Find out more in the Conductor Glossary.","container-title":"Conductor","language":"en","title":"Search volume - find the definition in the SEO Glossary","URL":"https://www.conductor.com/academy/glossary/search-volume/","accessed":{"date-parts":[["2024",3,9]]}}}],"schema":"https://github.com/citation-style-language/schema/raw/master/csl-citation.json"} </w:instrText>
      </w:r>
      <w:r w:rsidR="00BB00D0">
        <w:rPr>
          <w:rFonts w:cs="Times New Roman"/>
        </w:rPr>
        <w:fldChar w:fldCharType="separate"/>
      </w:r>
      <w:r w:rsidR="00BB00D0" w:rsidRPr="00BB00D0">
        <w:rPr>
          <w:rFonts w:cs="Times New Roman"/>
        </w:rPr>
        <w:t>(Search volume - find the definition in the SEO Glossary, no date)</w:t>
      </w:r>
      <w:r w:rsidR="00BB00D0">
        <w:rPr>
          <w:rFonts w:cs="Times New Roman"/>
        </w:rPr>
        <w:fldChar w:fldCharType="end"/>
      </w:r>
      <w:r w:rsidR="00BB00D0" w:rsidRPr="00BB00D0">
        <w:rPr>
          <w:rFonts w:cs="Times New Roman"/>
        </w:rPr>
        <w:t>.</w:t>
      </w:r>
    </w:p>
    <w:p w14:paraId="29594557" w14:textId="0D79FFEB" w:rsidR="00BB00D0" w:rsidRDefault="00874507" w:rsidP="00BB00D0">
      <w:pPr>
        <w:spacing w:line="360" w:lineRule="auto"/>
        <w:jc w:val="both"/>
        <w:rPr>
          <w:rFonts w:cs="Times New Roman"/>
        </w:rPr>
      </w:pPr>
      <w:r w:rsidRPr="00874507">
        <w:rPr>
          <w:rFonts w:cs="Times New Roman"/>
          <w:b/>
          <w:u w:val="single"/>
        </w:rPr>
        <w:lastRenderedPageBreak/>
        <w:t>Keyword C</w:t>
      </w:r>
      <w:r w:rsidR="00BB00D0" w:rsidRPr="00874507">
        <w:rPr>
          <w:rFonts w:cs="Times New Roman"/>
          <w:b/>
          <w:u w:val="single"/>
        </w:rPr>
        <w:t>ompetitiveness</w:t>
      </w:r>
      <w:r w:rsidR="00BB00D0" w:rsidRPr="00BB00D0">
        <w:rPr>
          <w:rFonts w:cs="Times New Roman"/>
        </w:rPr>
        <w:t xml:space="preserve"> involves evaluating keywords that achieve high rankings based on their content. Additionally, factors such as domain authority, page authority, content quality, and click-through rates contribute to this level of competitiveness </w:t>
      </w:r>
      <w:r w:rsidR="00BB00D0">
        <w:rPr>
          <w:rFonts w:cs="Times New Roman"/>
        </w:rPr>
        <w:fldChar w:fldCharType="begin"/>
      </w:r>
      <w:r w:rsidR="00BB00D0">
        <w:rPr>
          <w:rFonts w:cs="Times New Roman"/>
        </w:rPr>
        <w:instrText xml:space="preserve"> ADDIN ZOTERO_ITEM CSL_CITATION {"citationID":"pE7mD9fi","properties":{"formattedCitation":"(Hey, 2023)","plainCitation":"(Hey, 2023)","noteIndex":0},"citationItems":[{"id":281,"uris":["http://zotero.org/users/local/xdEZbESh/items/LM5NGYH7"],"itemData":{"id":281,"type":"webpage","language":"en","title":"What is keyword competitiveness and what does it mean for your web content?","URL":"https://strategically.co/blog/seo/keyword-competitiveness/","author":[{"family":"Hey","given":"Rebecca"}],"accessed":{"date-parts":[["2024",3,9]]},"issued":{"date-parts":[["2023",2,17]]}}}],"schema":"https://github.com/citation-style-language/schema/raw/master/csl-citation.json"} </w:instrText>
      </w:r>
      <w:r w:rsidR="00BB00D0">
        <w:rPr>
          <w:rFonts w:cs="Times New Roman"/>
        </w:rPr>
        <w:fldChar w:fldCharType="separate"/>
      </w:r>
      <w:r w:rsidR="00BB00D0" w:rsidRPr="00BB00D0">
        <w:rPr>
          <w:rFonts w:cs="Times New Roman"/>
        </w:rPr>
        <w:t>(Hey, 2023)</w:t>
      </w:r>
      <w:r w:rsidR="00BB00D0">
        <w:rPr>
          <w:rFonts w:cs="Times New Roman"/>
        </w:rPr>
        <w:fldChar w:fldCharType="end"/>
      </w:r>
      <w:r w:rsidR="00BB00D0">
        <w:rPr>
          <w:rFonts w:cs="Times New Roman"/>
        </w:rPr>
        <w:t xml:space="preserve">. </w:t>
      </w:r>
    </w:p>
    <w:p w14:paraId="3350CA42" w14:textId="0FD8C65B" w:rsidR="00BB00D0" w:rsidRPr="00874507" w:rsidRDefault="00874507" w:rsidP="00BB00D0">
      <w:pPr>
        <w:spacing w:line="360" w:lineRule="auto"/>
        <w:jc w:val="both"/>
        <w:rPr>
          <w:rFonts w:cs="Times New Roman"/>
          <w:b/>
          <w:u w:val="single"/>
        </w:rPr>
      </w:pPr>
      <w:r w:rsidRPr="00874507">
        <w:rPr>
          <w:rFonts w:cs="Times New Roman"/>
          <w:b/>
          <w:u w:val="single"/>
        </w:rPr>
        <w:t>Identification of Relevant Keywords</w:t>
      </w:r>
    </w:p>
    <w:p w14:paraId="4B78DD39" w14:textId="7A656DA1" w:rsidR="00BB00D0" w:rsidRDefault="00BB00D0" w:rsidP="00BB00D0">
      <w:pPr>
        <w:spacing w:line="360" w:lineRule="auto"/>
        <w:jc w:val="both"/>
        <w:rPr>
          <w:rFonts w:cs="Times New Roman"/>
        </w:rPr>
      </w:pPr>
      <w:r w:rsidRPr="00BB00D0">
        <w:rPr>
          <w:rFonts w:cs="Times New Roman"/>
        </w:rPr>
        <w:t xml:space="preserve">The keywords identified through the </w:t>
      </w:r>
      <w:r w:rsidR="00181EBC">
        <w:rPr>
          <w:rFonts w:cs="Times New Roman"/>
        </w:rPr>
        <w:t>KDA</w:t>
      </w:r>
      <w:r w:rsidRPr="00BB00D0">
        <w:rPr>
          <w:rFonts w:cs="Times New Roman"/>
        </w:rPr>
        <w:t xml:space="preserve"> were inputted into the Google Keyword Planner to </w:t>
      </w:r>
      <w:r>
        <w:rPr>
          <w:rFonts w:cs="Times New Roman"/>
        </w:rPr>
        <w:t xml:space="preserve">identify </w:t>
      </w:r>
      <w:r w:rsidRPr="00BB00D0">
        <w:rPr>
          <w:rFonts w:cs="Times New Roman"/>
        </w:rPr>
        <w:t xml:space="preserve">appropriate keywords and assess their competitiveness. </w:t>
      </w:r>
    </w:p>
    <w:p w14:paraId="2C6A8812" w14:textId="649BDF04" w:rsidR="00E50F60" w:rsidRDefault="00BB00D0" w:rsidP="00874507">
      <w:pPr>
        <w:pStyle w:val="Caption"/>
        <w:jc w:val="center"/>
        <w:rPr>
          <w:rFonts w:cs="Times New Roman"/>
        </w:rPr>
      </w:pPr>
      <w:r>
        <w:rPr>
          <w:rFonts w:cs="Times New Roman"/>
        </w:rPr>
        <w:pict w14:anchorId="24B6990A">
          <v:shape id="_x0000_i1052" type="#_x0000_t75" style="width:451.15pt;height:247.9pt">
            <v:imagedata r:id="rId30" o:title="keyword planner 1"/>
          </v:shape>
        </w:pict>
      </w:r>
    </w:p>
    <w:p w14:paraId="24D13A0B" w14:textId="54892558" w:rsidR="00BB00D0" w:rsidRDefault="00874507" w:rsidP="00874507">
      <w:pPr>
        <w:pStyle w:val="Caption"/>
        <w:jc w:val="center"/>
        <w:rPr>
          <w:rFonts w:cs="Times New Roman"/>
        </w:rPr>
      </w:pPr>
      <w:bookmarkStart w:id="26" w:name="_Toc161274239"/>
      <w:r>
        <w:t xml:space="preserve">Figure </w:t>
      </w:r>
      <w:r>
        <w:fldChar w:fldCharType="begin"/>
      </w:r>
      <w:r>
        <w:instrText xml:space="preserve"> SEQ Figure \* ARABIC </w:instrText>
      </w:r>
      <w:r>
        <w:fldChar w:fldCharType="separate"/>
      </w:r>
      <w:r w:rsidR="00472D7B">
        <w:rPr>
          <w:noProof/>
        </w:rPr>
        <w:t>13</w:t>
      </w:r>
      <w:r>
        <w:fldChar w:fldCharType="end"/>
      </w:r>
      <w:r>
        <w:t>: Keyword Planner 01</w:t>
      </w:r>
      <w:bookmarkEnd w:id="26"/>
    </w:p>
    <w:p w14:paraId="15F34295" w14:textId="4AC799EC" w:rsidR="00E50F60" w:rsidRDefault="00181EBC" w:rsidP="00874507">
      <w:pPr>
        <w:pStyle w:val="Caption"/>
        <w:jc w:val="center"/>
        <w:rPr>
          <w:rFonts w:cs="Times New Roman"/>
        </w:rPr>
      </w:pPr>
      <w:r>
        <w:rPr>
          <w:noProof/>
        </w:rPr>
        <mc:AlternateContent>
          <mc:Choice Requires="wps">
            <w:drawing>
              <wp:anchor distT="0" distB="0" distL="114300" distR="114300" simplePos="0" relativeHeight="251697152" behindDoc="0" locked="0" layoutInCell="1" allowOverlap="1" wp14:anchorId="4164D4C2" wp14:editId="51580426">
                <wp:simplePos x="0" y="0"/>
                <wp:positionH relativeFrom="margin">
                  <wp:posOffset>-21590</wp:posOffset>
                </wp:positionH>
                <wp:positionV relativeFrom="page">
                  <wp:posOffset>7845012</wp:posOffset>
                </wp:positionV>
                <wp:extent cx="3848100" cy="11906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3848100" cy="1190625"/>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75073760" w14:textId="77777777" w:rsidR="00001619" w:rsidRDefault="00001619" w:rsidP="00E061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4D4C2" id="Rectangle 43" o:spid="_x0000_s1028" style="position:absolute;left:0;text-align:left;margin-left:-1.7pt;margin-top:617.7pt;width:303pt;height:93.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" filled="f" strokecolor="red" strokeweight="1pt">
                <v:textbox>
                  <w:txbxContent>
                    <w:p w14:paraId="75073760" w14:textId="77777777" w:rsidR="00001619" w:rsidRDefault="00001619" w:rsidP="00E061F8">
                      <w:pPr>
                        <w:jc w:val="center"/>
                      </w:pPr>
                    </w:p>
                  </w:txbxContent>
                </v:textbox>
                <w10:wrap anchorx="margin" anchory="page"/>
              </v:rect>
            </w:pict>
          </mc:Fallback>
        </mc:AlternateContent>
      </w:r>
      <w:r w:rsidR="00E061F8">
        <w:rPr>
          <w:noProof/>
        </w:rPr>
        <mc:AlternateContent>
          <mc:Choice Requires="wps">
            <w:drawing>
              <wp:anchor distT="45720" distB="45720" distL="114300" distR="114300" simplePos="0" relativeHeight="251695104" behindDoc="1" locked="0" layoutInCell="1" allowOverlap="1" wp14:anchorId="2B1FE0F4" wp14:editId="755418CC">
                <wp:simplePos x="0" y="0"/>
                <wp:positionH relativeFrom="column">
                  <wp:posOffset>0</wp:posOffset>
                </wp:positionH>
                <wp:positionV relativeFrom="paragraph">
                  <wp:posOffset>1533525</wp:posOffset>
                </wp:positionV>
                <wp:extent cx="3848100" cy="733425"/>
                <wp:effectExtent l="0" t="0" r="19050"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100" cy="733425"/>
                        </a:xfrm>
                        <a:prstGeom prst="rect">
                          <a:avLst/>
                        </a:prstGeom>
                        <a:solidFill>
                          <a:srgbClr val="FFFFFF"/>
                        </a:solidFill>
                        <a:ln w="9525">
                          <a:solidFill>
                            <a:srgbClr val="000000"/>
                          </a:solidFill>
                          <a:miter lim="800000"/>
                          <a:headEnd/>
                          <a:tailEnd/>
                        </a:ln>
                      </wps:spPr>
                      <wps:txbx>
                        <w:txbxContent>
                          <w:p w14:paraId="4CAB866C" w14:textId="5F979B0C" w:rsidR="00001619" w:rsidRDefault="0000161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1FE0F4" id="_x0000_t202" coordsize="21600,21600" o:spt="202" path="m,l,21600r21600,l21600,xe">
                <v:stroke joinstyle="miter"/>
                <v:path gradientshapeok="t" o:connecttype="rect"/>
              </v:shapetype>
              <v:shape id="Text Box 2" o:spid="_x0000_s1029" type="#_x0000_t202" style="position:absolute;left:0;text-align:left;margin-left:0;margin-top:120.75pt;width:303pt;height:57.75pt;z-index:-251621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">
                <v:textbox>
                  <w:txbxContent>
                    <w:p w14:paraId="4CAB866C" w14:textId="5F979B0C" w:rsidR="00001619" w:rsidRDefault="00001619"/>
                  </w:txbxContent>
                </v:textbox>
              </v:shape>
            </w:pict>
          </mc:Fallback>
        </mc:AlternateContent>
      </w:r>
      <w:r w:rsidR="00BB00D0">
        <w:rPr>
          <w:rFonts w:cs="Times New Roman"/>
        </w:rPr>
        <w:pict w14:anchorId="405883CA">
          <v:shape id="_x0000_i1574" type="#_x0000_t75" style="width:451.15pt;height:247.9pt">
            <v:imagedata r:id="rId31" o:title="keyword planner results"/>
          </v:shape>
        </w:pict>
      </w:r>
    </w:p>
    <w:p w14:paraId="17AF272B" w14:textId="3B3907F6" w:rsidR="00BB00D0" w:rsidRDefault="00874507" w:rsidP="00874507">
      <w:pPr>
        <w:pStyle w:val="Caption"/>
        <w:jc w:val="center"/>
        <w:rPr>
          <w:rFonts w:cs="Times New Roman"/>
        </w:rPr>
      </w:pPr>
      <w:bookmarkStart w:id="27" w:name="_Toc161274240"/>
      <w:r>
        <w:t xml:space="preserve">Figure </w:t>
      </w:r>
      <w:r>
        <w:fldChar w:fldCharType="begin"/>
      </w:r>
      <w:r>
        <w:instrText xml:space="preserve"> SEQ Figure \* ARABIC </w:instrText>
      </w:r>
      <w:r>
        <w:fldChar w:fldCharType="separate"/>
      </w:r>
      <w:r w:rsidR="00472D7B">
        <w:rPr>
          <w:noProof/>
        </w:rPr>
        <w:t>14</w:t>
      </w:r>
      <w:r>
        <w:fldChar w:fldCharType="end"/>
      </w:r>
      <w:r>
        <w:t>: Keyword Planner 02</w:t>
      </w:r>
      <w:bookmarkEnd w:id="27"/>
    </w:p>
    <w:p w14:paraId="71403F46" w14:textId="5C88FEB2" w:rsidR="00BB00D0" w:rsidRPr="00BB00D0" w:rsidRDefault="00BB00D0" w:rsidP="00BB00D0">
      <w:pPr>
        <w:spacing w:line="360" w:lineRule="auto"/>
        <w:jc w:val="both"/>
        <w:rPr>
          <w:rFonts w:cs="Times New Roman"/>
        </w:rPr>
      </w:pPr>
      <w:r w:rsidRPr="00BB00D0">
        <w:rPr>
          <w:rFonts w:cs="Times New Roman"/>
        </w:rPr>
        <w:lastRenderedPageBreak/>
        <w:t>Based on the findings, the keywords "</w:t>
      </w:r>
      <w:r w:rsidRPr="00BB00D0">
        <w:rPr>
          <w:rFonts w:cs="Times New Roman"/>
          <w:i/>
        </w:rPr>
        <w:t>Dharshan</w:t>
      </w:r>
      <w:r w:rsidRPr="00BB00D0">
        <w:rPr>
          <w:rFonts w:cs="Times New Roman"/>
        </w:rPr>
        <w:t>" and "</w:t>
      </w:r>
      <w:r w:rsidRPr="00BB00D0">
        <w:rPr>
          <w:rFonts w:cs="Times New Roman"/>
          <w:i/>
        </w:rPr>
        <w:t>Munidasa</w:t>
      </w:r>
      <w:r w:rsidRPr="00BB00D0">
        <w:rPr>
          <w:rFonts w:cs="Times New Roman"/>
        </w:rPr>
        <w:t>" exhibit a monthly search volume ranging from 10 to 100, while "</w:t>
      </w:r>
      <w:r w:rsidRPr="00BB00D0">
        <w:rPr>
          <w:rFonts w:cs="Times New Roman"/>
          <w:i/>
        </w:rPr>
        <w:t>Dharshan Munidasa</w:t>
      </w:r>
      <w:r w:rsidRPr="00BB00D0">
        <w:rPr>
          <w:rFonts w:cs="Times New Roman"/>
        </w:rPr>
        <w:t xml:space="preserve">" </w:t>
      </w:r>
      <w:r>
        <w:rPr>
          <w:rFonts w:cs="Times New Roman"/>
        </w:rPr>
        <w:t>holds</w:t>
      </w:r>
      <w:r w:rsidRPr="00BB00D0">
        <w:rPr>
          <w:rFonts w:cs="Times New Roman"/>
        </w:rPr>
        <w:t xml:space="preserve"> an average search volume of 100 to 1000 per month. </w:t>
      </w:r>
      <w:r w:rsidR="00181EBC">
        <w:rPr>
          <w:rFonts w:cs="Times New Roman"/>
        </w:rPr>
        <w:t>These</w:t>
      </w:r>
      <w:r w:rsidRPr="00BB00D0">
        <w:rPr>
          <w:rFonts w:cs="Times New Roman"/>
        </w:rPr>
        <w:t xml:space="preserve"> keywords demonstrate low competition levels from</w:t>
      </w:r>
      <w:r>
        <w:rPr>
          <w:rFonts w:cs="Times New Roman"/>
        </w:rPr>
        <w:t xml:space="preserve"> February 2023 to January 2024.</w:t>
      </w:r>
    </w:p>
    <w:p w14:paraId="341498D5" w14:textId="60C602A0" w:rsidR="00BB00D0" w:rsidRDefault="00BB00D0" w:rsidP="00181EBC">
      <w:pPr>
        <w:spacing w:line="360" w:lineRule="auto"/>
        <w:jc w:val="both"/>
        <w:rPr>
          <w:rFonts w:cs="Times New Roman"/>
        </w:rPr>
      </w:pPr>
      <w:r w:rsidRPr="00BB00D0">
        <w:rPr>
          <w:rFonts w:cs="Times New Roman"/>
        </w:rPr>
        <w:t>According to the data provided by</w:t>
      </w:r>
      <w:r w:rsidR="00001619">
        <w:rPr>
          <w:rFonts w:cs="Times New Roman"/>
        </w:rPr>
        <w:t xml:space="preserve"> the Google Keyword Planner,</w:t>
      </w:r>
      <w:r w:rsidRPr="00BB00D0">
        <w:rPr>
          <w:rFonts w:cs="Times New Roman"/>
        </w:rPr>
        <w:t xml:space="preserve"> "</w:t>
      </w:r>
      <w:r w:rsidRPr="00BB00D0">
        <w:rPr>
          <w:rFonts w:cs="Times New Roman"/>
          <w:i/>
        </w:rPr>
        <w:t>Ministry of Crab Chef</w:t>
      </w:r>
      <w:r w:rsidRPr="00BB00D0">
        <w:rPr>
          <w:rFonts w:cs="Times New Roman"/>
        </w:rPr>
        <w:t>" enjoys a high average monthly search volume of 10-100 and experiences low competition. Therefore, these keywords are suitable for</w:t>
      </w:r>
      <w:r>
        <w:rPr>
          <w:rFonts w:cs="Times New Roman"/>
        </w:rPr>
        <w:t xml:space="preserve"> optimizing the site's content.</w:t>
      </w:r>
    </w:p>
    <w:p w14:paraId="29960625" w14:textId="404DBE4A" w:rsidR="00D30297" w:rsidRPr="00874507" w:rsidRDefault="00874507" w:rsidP="00BB00D0">
      <w:pPr>
        <w:spacing w:line="360" w:lineRule="auto"/>
        <w:jc w:val="both"/>
        <w:rPr>
          <w:rFonts w:cs="Times New Roman"/>
          <w:b/>
          <w:u w:val="single"/>
        </w:rPr>
      </w:pPr>
      <w:r w:rsidRPr="00874507">
        <w:rPr>
          <w:rFonts w:cs="Times New Roman"/>
          <w:b/>
          <w:u w:val="single"/>
        </w:rPr>
        <w:t>Keyword Tree</w:t>
      </w:r>
    </w:p>
    <w:p w14:paraId="7C78758E" w14:textId="49DB2301" w:rsidR="00E50F60" w:rsidRDefault="00001619" w:rsidP="004F6ED3">
      <w:pPr>
        <w:pStyle w:val="Caption"/>
        <w:jc w:val="center"/>
      </w:pPr>
      <w:r>
        <w:pict w14:anchorId="30ACEC18">
          <v:shape id="_x0000_i3405" type="#_x0000_t75" style="width:338.15pt;height:482.15pt" o:bordertopcolor="this" o:borderleftcolor="this" o:borderbottomcolor="this" o:borderrightcolor="this">
            <v:imagedata r:id="rId32" o:title="Dharshan Munidasa - Keyword Tree2"/>
            <w10:bordertop type="single" width="8"/>
            <w10:borderleft type="single" width="8"/>
            <w10:borderbottom type="single" width="8"/>
            <w10:borderright type="single" width="8"/>
          </v:shape>
        </w:pict>
      </w:r>
    </w:p>
    <w:p w14:paraId="38A834F2" w14:textId="72BCEBC9" w:rsidR="00925D6A" w:rsidRDefault="004F6ED3" w:rsidP="004F6ED3">
      <w:pPr>
        <w:pStyle w:val="Caption"/>
        <w:jc w:val="center"/>
      </w:pPr>
      <w:bookmarkStart w:id="28" w:name="_Toc161274241"/>
      <w:r>
        <w:t xml:space="preserve">Figure </w:t>
      </w:r>
      <w:r>
        <w:fldChar w:fldCharType="begin"/>
      </w:r>
      <w:r>
        <w:instrText xml:space="preserve"> SEQ Figure \* ARABIC </w:instrText>
      </w:r>
      <w:r>
        <w:fldChar w:fldCharType="separate"/>
      </w:r>
      <w:r w:rsidR="00472D7B">
        <w:rPr>
          <w:noProof/>
        </w:rPr>
        <w:t>15</w:t>
      </w:r>
      <w:r>
        <w:fldChar w:fldCharType="end"/>
      </w:r>
      <w:r>
        <w:t>: Keyword Tree</w:t>
      </w:r>
      <w:bookmarkEnd w:id="28"/>
    </w:p>
    <w:p w14:paraId="4253A42D" w14:textId="4FEA3868" w:rsidR="00BB00D0" w:rsidRPr="004F6ED3" w:rsidRDefault="004F6ED3" w:rsidP="004F6ED3">
      <w:pPr>
        <w:pStyle w:val="Heading2"/>
        <w:spacing w:line="360" w:lineRule="auto"/>
      </w:pPr>
      <w:bookmarkStart w:id="29" w:name="_Toc161274193"/>
      <w:r>
        <w:lastRenderedPageBreak/>
        <w:t>Part D - Website O</w:t>
      </w:r>
      <w:r w:rsidR="00BB00D0" w:rsidRPr="004F6ED3">
        <w:t>ptimization</w:t>
      </w:r>
      <w:bookmarkEnd w:id="29"/>
    </w:p>
    <w:p w14:paraId="4D0DA529" w14:textId="77777777" w:rsidR="00E50F60" w:rsidRDefault="00BB00D0" w:rsidP="001A0EB2">
      <w:pPr>
        <w:pStyle w:val="Caption"/>
        <w:jc w:val="center"/>
        <w:rPr>
          <w:rFonts w:cs="Times New Roman"/>
        </w:rPr>
      </w:pPr>
      <w:r>
        <w:rPr>
          <w:rFonts w:cs="Times New Roman"/>
        </w:rPr>
        <w:pict w14:anchorId="62DB4A91">
          <v:shape id="_x0000_i1176" type="#_x0000_t75" style="width:451.15pt;height:209.6pt">
            <v:imagedata r:id="rId33" o:title="Home -pre optimization"/>
          </v:shape>
        </w:pict>
      </w:r>
    </w:p>
    <w:p w14:paraId="2F66C94A" w14:textId="535A5F7A" w:rsidR="00BB00D0" w:rsidRDefault="001A0EB2" w:rsidP="001A0EB2">
      <w:pPr>
        <w:pStyle w:val="Caption"/>
        <w:jc w:val="center"/>
        <w:rPr>
          <w:rFonts w:cs="Times New Roman"/>
        </w:rPr>
      </w:pPr>
      <w:bookmarkStart w:id="30" w:name="_Toc161274242"/>
      <w:r>
        <w:t xml:space="preserve">Figure </w:t>
      </w:r>
      <w:r>
        <w:fldChar w:fldCharType="begin"/>
      </w:r>
      <w:r>
        <w:instrText xml:space="preserve"> SEQ Figure \* ARABIC </w:instrText>
      </w:r>
      <w:r>
        <w:fldChar w:fldCharType="separate"/>
      </w:r>
      <w:r w:rsidR="00472D7B">
        <w:rPr>
          <w:noProof/>
        </w:rPr>
        <w:t>16</w:t>
      </w:r>
      <w:r>
        <w:fldChar w:fldCharType="end"/>
      </w:r>
      <w:r>
        <w:t>: Home Page before Optimization</w:t>
      </w:r>
      <w:bookmarkEnd w:id="30"/>
    </w:p>
    <w:p w14:paraId="0E4E7B7D" w14:textId="36399FFB" w:rsidR="00BB00D0" w:rsidRDefault="00BB00D0" w:rsidP="00BB00D0">
      <w:pPr>
        <w:spacing w:line="360" w:lineRule="auto"/>
        <w:jc w:val="both"/>
        <w:rPr>
          <w:rFonts w:cs="Times New Roman"/>
        </w:rPr>
      </w:pPr>
      <w:r w:rsidRPr="00BB00D0">
        <w:rPr>
          <w:rFonts w:cs="Times New Roman"/>
        </w:rPr>
        <w:t xml:space="preserve">The content underwent optimization by incorporating the identified keywords obtained from the Google Keyword Planner, aligning with the seed phrases identified during the </w:t>
      </w:r>
      <w:r w:rsidR="00001619">
        <w:rPr>
          <w:rFonts w:cs="Times New Roman"/>
        </w:rPr>
        <w:t>KDA</w:t>
      </w:r>
      <w:r w:rsidRPr="00BB00D0">
        <w:rPr>
          <w:rFonts w:cs="Times New Roman"/>
        </w:rPr>
        <w:t>. Integration of these keywords was done to maintain a natural flow within the content. The celebrity's full name was introduced in the introduction and other relevant sections; however, to avoid redundancy, alternatives like "Munidasa" w</w:t>
      </w:r>
      <w:r>
        <w:rPr>
          <w:rFonts w:cs="Times New Roman"/>
        </w:rPr>
        <w:t>ere utilized</w:t>
      </w:r>
      <w:r w:rsidRPr="00BB00D0">
        <w:rPr>
          <w:rFonts w:cs="Times New Roman"/>
        </w:rPr>
        <w:t>.</w:t>
      </w:r>
    </w:p>
    <w:p w14:paraId="645FCB06" w14:textId="77777777" w:rsidR="00E50F60" w:rsidRDefault="00BB00D0" w:rsidP="001A0EB2">
      <w:pPr>
        <w:pStyle w:val="Caption"/>
        <w:jc w:val="cente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59D48CC1" wp14:editId="04841502">
                <wp:simplePos x="0" y="0"/>
                <wp:positionH relativeFrom="column">
                  <wp:posOffset>4180205</wp:posOffset>
                </wp:positionH>
                <wp:positionV relativeFrom="paragraph">
                  <wp:posOffset>1229995</wp:posOffset>
                </wp:positionV>
                <wp:extent cx="318052" cy="0"/>
                <wp:effectExtent l="0" t="0" r="25400" b="19050"/>
                <wp:wrapNone/>
                <wp:docPr id="8" name="Straight Connector 8"/>
                <wp:cNvGraphicFramePr/>
                <a:graphic xmlns:a="http://schemas.openxmlformats.org/drawingml/2006/main">
                  <a:graphicData uri="http://schemas.microsoft.com/office/word/2010/wordprocessingShape">
                    <wps:wsp>
                      <wps:cNvCnPr/>
                      <wps:spPr>
                        <a:xfrm>
                          <a:off x="0" y="0"/>
                          <a:ext cx="31805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8C0F3C" id="Straight Connector 8"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329.15pt,96.85pt" to="354.2pt,9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" strokecolor="red" strokeweight=".5pt">
                <v:stroke joinstyle="miter"/>
              </v:line>
            </w:pict>
          </mc:Fallback>
        </mc:AlternateContent>
      </w:r>
      <w:r>
        <w:rPr>
          <w:rFonts w:cs="Times New Roman"/>
          <w:noProof/>
        </w:rPr>
        <mc:AlternateContent>
          <mc:Choice Requires="wps">
            <w:drawing>
              <wp:anchor distT="0" distB="0" distL="114300" distR="114300" simplePos="0" relativeHeight="251664384" behindDoc="0" locked="0" layoutInCell="1" allowOverlap="1" wp14:anchorId="3BEE2855" wp14:editId="1E28134B">
                <wp:simplePos x="0" y="0"/>
                <wp:positionH relativeFrom="column">
                  <wp:posOffset>3772610</wp:posOffset>
                </wp:positionH>
                <wp:positionV relativeFrom="paragraph">
                  <wp:posOffset>557487</wp:posOffset>
                </wp:positionV>
                <wp:extent cx="318052" cy="0"/>
                <wp:effectExtent l="0" t="0" r="25400" b="19050"/>
                <wp:wrapNone/>
                <wp:docPr id="7" name="Straight Connector 7"/>
                <wp:cNvGraphicFramePr/>
                <a:graphic xmlns:a="http://schemas.openxmlformats.org/drawingml/2006/main">
                  <a:graphicData uri="http://schemas.microsoft.com/office/word/2010/wordprocessingShape">
                    <wps:wsp>
                      <wps:cNvCnPr/>
                      <wps:spPr>
                        <a:xfrm>
                          <a:off x="0" y="0"/>
                          <a:ext cx="31805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2295CF" id="Straight Connector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97.05pt,43.9pt" to="322.1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" strokecolor="red" strokeweight=".5pt">
                <v:stroke joinstyle="miter"/>
              </v:line>
            </w:pict>
          </mc:Fallback>
        </mc:AlternateContent>
      </w:r>
      <w:r>
        <w:rPr>
          <w:rFonts w:cs="Times New Roman"/>
          <w:noProof/>
        </w:rPr>
        <mc:AlternateContent>
          <mc:Choice Requires="wps">
            <w:drawing>
              <wp:anchor distT="0" distB="0" distL="114300" distR="114300" simplePos="0" relativeHeight="251662336" behindDoc="0" locked="0" layoutInCell="1" allowOverlap="1" wp14:anchorId="15890D2A" wp14:editId="77DFF0E7">
                <wp:simplePos x="0" y="0"/>
                <wp:positionH relativeFrom="column">
                  <wp:posOffset>4950137</wp:posOffset>
                </wp:positionH>
                <wp:positionV relativeFrom="paragraph">
                  <wp:posOffset>445770</wp:posOffset>
                </wp:positionV>
                <wp:extent cx="318052" cy="0"/>
                <wp:effectExtent l="0" t="0" r="25400" b="19050"/>
                <wp:wrapNone/>
                <wp:docPr id="6" name="Straight Connector 6"/>
                <wp:cNvGraphicFramePr/>
                <a:graphic xmlns:a="http://schemas.openxmlformats.org/drawingml/2006/main">
                  <a:graphicData uri="http://schemas.microsoft.com/office/word/2010/wordprocessingShape">
                    <wps:wsp>
                      <wps:cNvCnPr/>
                      <wps:spPr>
                        <a:xfrm>
                          <a:off x="0" y="0"/>
                          <a:ext cx="31805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1521AC" id="Straight Connector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89.75pt,35.1pt" to="414.8pt,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" strokecolor="red" strokeweight=".5pt">
                <v:stroke joinstyle="miter"/>
              </v:line>
            </w:pict>
          </mc:Fallback>
        </mc:AlternateContent>
      </w:r>
      <w:r>
        <w:rPr>
          <w:rFonts w:cs="Times New Roman"/>
        </w:rPr>
        <w:pict w14:anchorId="13CB49B7">
          <v:shape id="_x0000_i1197" type="#_x0000_t75" style="width:451.15pt;height:209.6pt">
            <v:imagedata r:id="rId34" o:title="Home- postoptimization"/>
          </v:shape>
        </w:pict>
      </w:r>
    </w:p>
    <w:p w14:paraId="347E1C3B" w14:textId="1803C9C2" w:rsidR="001A0EB2" w:rsidRDefault="001A0EB2" w:rsidP="001A0EB2">
      <w:pPr>
        <w:pStyle w:val="Caption"/>
        <w:jc w:val="center"/>
        <w:rPr>
          <w:rFonts w:cs="Times New Roman"/>
        </w:rPr>
      </w:pPr>
      <w:bookmarkStart w:id="31" w:name="_Toc161274243"/>
      <w:r>
        <w:t xml:space="preserve">Figure </w:t>
      </w:r>
      <w:r>
        <w:fldChar w:fldCharType="begin"/>
      </w:r>
      <w:r>
        <w:instrText xml:space="preserve"> SEQ Figure \* ARABIC </w:instrText>
      </w:r>
      <w:r>
        <w:fldChar w:fldCharType="separate"/>
      </w:r>
      <w:r w:rsidR="00472D7B">
        <w:rPr>
          <w:noProof/>
        </w:rPr>
        <w:t>17</w:t>
      </w:r>
      <w:r>
        <w:fldChar w:fldCharType="end"/>
      </w:r>
      <w:r>
        <w:t>: Home Page after Optimization</w:t>
      </w:r>
      <w:bookmarkEnd w:id="31"/>
    </w:p>
    <w:p w14:paraId="448A24A7" w14:textId="0407F566" w:rsidR="00BB00D0" w:rsidRDefault="00BB00D0" w:rsidP="00BB00D0">
      <w:pPr>
        <w:spacing w:line="360" w:lineRule="auto"/>
        <w:jc w:val="both"/>
        <w:rPr>
          <w:rFonts w:cs="Times New Roman"/>
        </w:rPr>
      </w:pPr>
    </w:p>
    <w:p w14:paraId="6D646AA7" w14:textId="77777777" w:rsidR="00E50F60" w:rsidRDefault="00BB00D0" w:rsidP="001A0EB2">
      <w:pPr>
        <w:pStyle w:val="Caption"/>
        <w:jc w:val="center"/>
        <w:rPr>
          <w:rFonts w:cs="Times New Roman"/>
        </w:rPr>
      </w:pPr>
      <w:r>
        <w:rPr>
          <w:rFonts w:cs="Times New Roman"/>
        </w:rPr>
        <w:lastRenderedPageBreak/>
        <w:pict w14:anchorId="0A8F7437">
          <v:shape id="_x0000_i1194" type="#_x0000_t75" style="width:451.15pt;height:208.7pt">
            <v:imagedata r:id="rId35" o:title="About - preoptimization"/>
          </v:shape>
        </w:pict>
      </w:r>
    </w:p>
    <w:p w14:paraId="64119A77" w14:textId="4ABA6FEB" w:rsidR="00BB00D0" w:rsidRDefault="001A0EB2" w:rsidP="001A0EB2">
      <w:pPr>
        <w:pStyle w:val="Caption"/>
        <w:jc w:val="center"/>
        <w:rPr>
          <w:rFonts w:cs="Times New Roman"/>
        </w:rPr>
      </w:pPr>
      <w:bookmarkStart w:id="32" w:name="_Toc161274244"/>
      <w:r>
        <w:t xml:space="preserve">Figure </w:t>
      </w:r>
      <w:r>
        <w:fldChar w:fldCharType="begin"/>
      </w:r>
      <w:r>
        <w:instrText xml:space="preserve"> SEQ Figure \* ARABIC </w:instrText>
      </w:r>
      <w:r>
        <w:fldChar w:fldCharType="separate"/>
      </w:r>
      <w:r w:rsidR="00472D7B">
        <w:rPr>
          <w:noProof/>
        </w:rPr>
        <w:t>18</w:t>
      </w:r>
      <w:r>
        <w:fldChar w:fldCharType="end"/>
      </w:r>
      <w:r>
        <w:t>: About Page before Optimization</w:t>
      </w:r>
      <w:bookmarkEnd w:id="32"/>
    </w:p>
    <w:p w14:paraId="793CA7AB" w14:textId="77777777" w:rsidR="00BB00D0" w:rsidRDefault="00BB00D0" w:rsidP="00BB00D0">
      <w:pPr>
        <w:spacing w:line="360" w:lineRule="auto"/>
        <w:jc w:val="both"/>
        <w:rPr>
          <w:rFonts w:cs="Times New Roman"/>
        </w:rPr>
      </w:pPr>
      <w:r w:rsidRPr="00BB00D0">
        <w:rPr>
          <w:rFonts w:cs="Times New Roman"/>
        </w:rPr>
        <w:t>The content featured on the "About" page naturally revolves around keywords such as "Dharshan," "Munidasa," and "Dharshan Munidasa," centering on the narrative of Dharshan Munidasa's culinary journey. While these keywords were utilized, they were applied judiciously without excessive repetition, ensuring their appropriateness within the context. Additionally, the suggested keyword from the Google Keyword Planner, "Ministry of Crab chef," has been appropriately incorporated into the content.</w:t>
      </w:r>
    </w:p>
    <w:p w14:paraId="6D8FCA92" w14:textId="77777777" w:rsidR="00E50F60" w:rsidRDefault="00BB00D0" w:rsidP="001A0EB2">
      <w:pPr>
        <w:pStyle w:val="Caption"/>
        <w:jc w:val="center"/>
        <w:rPr>
          <w:rFonts w:cs="Times New Roman"/>
        </w:rPr>
      </w:pPr>
      <w:r>
        <w:rPr>
          <w:rFonts w:cs="Times New Roman"/>
          <w:noProof/>
        </w:rPr>
        <mc:AlternateContent>
          <mc:Choice Requires="wps">
            <w:drawing>
              <wp:anchor distT="0" distB="0" distL="114300" distR="114300" simplePos="0" relativeHeight="251682816" behindDoc="0" locked="0" layoutInCell="1" allowOverlap="1" wp14:anchorId="2B583CE2" wp14:editId="5EAE304F">
                <wp:simplePos x="0" y="0"/>
                <wp:positionH relativeFrom="column">
                  <wp:posOffset>4431560</wp:posOffset>
                </wp:positionH>
                <wp:positionV relativeFrom="paragraph">
                  <wp:posOffset>2525395</wp:posOffset>
                </wp:positionV>
                <wp:extent cx="612950" cy="0"/>
                <wp:effectExtent l="0" t="0" r="34925" b="19050"/>
                <wp:wrapNone/>
                <wp:docPr id="17" name="Straight Connector 17"/>
                <wp:cNvGraphicFramePr/>
                <a:graphic xmlns:a="http://schemas.openxmlformats.org/drawingml/2006/main">
                  <a:graphicData uri="http://schemas.microsoft.com/office/word/2010/wordprocessingShape">
                    <wps:wsp>
                      <wps:cNvCnPr/>
                      <wps:spPr>
                        <a:xfrm>
                          <a:off x="0" y="0"/>
                          <a:ext cx="61295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01E0F7" id="Straight Connector 17"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95pt,198.85pt" to="397.2pt,19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" strokecolor="red" strokeweight=".5pt">
                <v:stroke joinstyle="miter"/>
              </v:line>
            </w:pict>
          </mc:Fallback>
        </mc:AlternateContent>
      </w:r>
      <w:r>
        <w:rPr>
          <w:rFonts w:cs="Times New Roman"/>
          <w:noProof/>
        </w:rPr>
        <mc:AlternateContent>
          <mc:Choice Requires="wps">
            <w:drawing>
              <wp:anchor distT="0" distB="0" distL="114300" distR="114300" simplePos="0" relativeHeight="251680768" behindDoc="0" locked="0" layoutInCell="1" allowOverlap="1" wp14:anchorId="10C3EDF1" wp14:editId="1CB44064">
                <wp:simplePos x="0" y="0"/>
                <wp:positionH relativeFrom="column">
                  <wp:posOffset>1599312</wp:posOffset>
                </wp:positionH>
                <wp:positionV relativeFrom="paragraph">
                  <wp:posOffset>2250803</wp:posOffset>
                </wp:positionV>
                <wp:extent cx="612950" cy="0"/>
                <wp:effectExtent l="0" t="0" r="34925" b="19050"/>
                <wp:wrapNone/>
                <wp:docPr id="16" name="Straight Connector 16"/>
                <wp:cNvGraphicFramePr/>
                <a:graphic xmlns:a="http://schemas.openxmlformats.org/drawingml/2006/main">
                  <a:graphicData uri="http://schemas.microsoft.com/office/word/2010/wordprocessingShape">
                    <wps:wsp>
                      <wps:cNvCnPr/>
                      <wps:spPr>
                        <a:xfrm>
                          <a:off x="0" y="0"/>
                          <a:ext cx="61295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A2FCAC" id="Straight Connector 16"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95pt,177.25pt" to="174.2pt,17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" strokecolor="red" strokeweight=".5pt">
                <v:stroke joinstyle="miter"/>
              </v:line>
            </w:pict>
          </mc:Fallback>
        </mc:AlternateContent>
      </w:r>
      <w:r>
        <w:rPr>
          <w:rFonts w:cs="Times New Roman"/>
          <w:noProof/>
        </w:rPr>
        <mc:AlternateContent>
          <mc:Choice Requires="wps">
            <w:drawing>
              <wp:anchor distT="0" distB="0" distL="114300" distR="114300" simplePos="0" relativeHeight="251678720" behindDoc="0" locked="0" layoutInCell="1" allowOverlap="1" wp14:anchorId="75B41F9A" wp14:editId="0C5E9051">
                <wp:simplePos x="0" y="0"/>
                <wp:positionH relativeFrom="column">
                  <wp:posOffset>1149880</wp:posOffset>
                </wp:positionH>
                <wp:positionV relativeFrom="paragraph">
                  <wp:posOffset>1980565</wp:posOffset>
                </wp:positionV>
                <wp:extent cx="318052" cy="0"/>
                <wp:effectExtent l="0" t="0" r="25400" b="19050"/>
                <wp:wrapNone/>
                <wp:docPr id="15" name="Straight Connector 15"/>
                <wp:cNvGraphicFramePr/>
                <a:graphic xmlns:a="http://schemas.openxmlformats.org/drawingml/2006/main">
                  <a:graphicData uri="http://schemas.microsoft.com/office/word/2010/wordprocessingShape">
                    <wps:wsp>
                      <wps:cNvCnPr/>
                      <wps:spPr>
                        <a:xfrm>
                          <a:off x="0" y="0"/>
                          <a:ext cx="31805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313B7B" id="Straight Connector 15"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90.55pt,155.95pt" to="115.6pt,15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" strokecolor="red" strokeweight=".5pt">
                <v:stroke joinstyle="miter"/>
              </v:lin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4DEFA05" wp14:editId="65349E69">
                <wp:simplePos x="0" y="0"/>
                <wp:positionH relativeFrom="column">
                  <wp:posOffset>1806680</wp:posOffset>
                </wp:positionH>
                <wp:positionV relativeFrom="paragraph">
                  <wp:posOffset>1711325</wp:posOffset>
                </wp:positionV>
                <wp:extent cx="612950" cy="0"/>
                <wp:effectExtent l="0" t="0" r="34925" b="19050"/>
                <wp:wrapNone/>
                <wp:docPr id="13" name="Straight Connector 13"/>
                <wp:cNvGraphicFramePr/>
                <a:graphic xmlns:a="http://schemas.openxmlformats.org/drawingml/2006/main">
                  <a:graphicData uri="http://schemas.microsoft.com/office/word/2010/wordprocessingShape">
                    <wps:wsp>
                      <wps:cNvCnPr/>
                      <wps:spPr>
                        <a:xfrm>
                          <a:off x="0" y="0"/>
                          <a:ext cx="61295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34D601" id="Straight Connector 13"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25pt,134.75pt" to="190.5pt,1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" strokecolor="red" strokeweight=".5pt">
                <v:stroke joinstyle="miter"/>
              </v:line>
            </w:pict>
          </mc:Fallback>
        </mc:AlternateContent>
      </w:r>
      <w:r>
        <w:rPr>
          <w:rFonts w:cs="Times New Roman"/>
          <w:noProof/>
        </w:rPr>
        <mc:AlternateContent>
          <mc:Choice Requires="wps">
            <w:drawing>
              <wp:anchor distT="0" distB="0" distL="114300" distR="114300" simplePos="0" relativeHeight="251674624" behindDoc="0" locked="0" layoutInCell="1" allowOverlap="1" wp14:anchorId="62536940" wp14:editId="17A31F70">
                <wp:simplePos x="0" y="0"/>
                <wp:positionH relativeFrom="column">
                  <wp:posOffset>470535</wp:posOffset>
                </wp:positionH>
                <wp:positionV relativeFrom="paragraph">
                  <wp:posOffset>1442825</wp:posOffset>
                </wp:positionV>
                <wp:extent cx="318052" cy="0"/>
                <wp:effectExtent l="0" t="0" r="25400" b="19050"/>
                <wp:wrapNone/>
                <wp:docPr id="12" name="Straight Connector 12"/>
                <wp:cNvGraphicFramePr/>
                <a:graphic xmlns:a="http://schemas.openxmlformats.org/drawingml/2006/main">
                  <a:graphicData uri="http://schemas.microsoft.com/office/word/2010/wordprocessingShape">
                    <wps:wsp>
                      <wps:cNvCnPr/>
                      <wps:spPr>
                        <a:xfrm>
                          <a:off x="0" y="0"/>
                          <a:ext cx="31805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45E09D" id="Straight Connector 1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7.05pt,113.6pt" to="62.1pt,1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" strokecolor="red" strokeweight=".5pt">
                <v:stroke joinstyle="miter"/>
              </v:line>
            </w:pict>
          </mc:Fallback>
        </mc:AlternateContent>
      </w:r>
      <w:r>
        <w:rPr>
          <w:rFonts w:cs="Times New Roman"/>
          <w:noProof/>
        </w:rPr>
        <mc:AlternateContent>
          <mc:Choice Requires="wps">
            <w:drawing>
              <wp:anchor distT="0" distB="0" distL="114300" distR="114300" simplePos="0" relativeHeight="251672576" behindDoc="0" locked="0" layoutInCell="1" allowOverlap="1" wp14:anchorId="5C5543B2" wp14:editId="2A674677">
                <wp:simplePos x="0" y="0"/>
                <wp:positionH relativeFrom="column">
                  <wp:posOffset>3024360</wp:posOffset>
                </wp:positionH>
                <wp:positionV relativeFrom="paragraph">
                  <wp:posOffset>714008</wp:posOffset>
                </wp:positionV>
                <wp:extent cx="318052" cy="0"/>
                <wp:effectExtent l="0" t="0" r="25400" b="19050"/>
                <wp:wrapNone/>
                <wp:docPr id="11" name="Straight Connector 11"/>
                <wp:cNvGraphicFramePr/>
                <a:graphic xmlns:a="http://schemas.openxmlformats.org/drawingml/2006/main">
                  <a:graphicData uri="http://schemas.microsoft.com/office/word/2010/wordprocessingShape">
                    <wps:wsp>
                      <wps:cNvCnPr/>
                      <wps:spPr>
                        <a:xfrm>
                          <a:off x="0" y="0"/>
                          <a:ext cx="31805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A8F7AA" id="Straight Connector 11"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38.15pt,56.2pt" to="263.2pt,5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" strokecolor="red" strokeweight=".5pt">
                <v:stroke joinstyle="miter"/>
              </v:line>
            </w:pict>
          </mc:Fallback>
        </mc:AlternateContent>
      </w:r>
      <w:r>
        <w:rPr>
          <w:rFonts w:cs="Times New Roman"/>
          <w:noProof/>
        </w:rPr>
        <mc:AlternateContent>
          <mc:Choice Requires="wps">
            <w:drawing>
              <wp:anchor distT="0" distB="0" distL="114300" distR="114300" simplePos="0" relativeHeight="251670528" behindDoc="0" locked="0" layoutInCell="1" allowOverlap="1" wp14:anchorId="7E4EE6BB" wp14:editId="6EB6C1C1">
                <wp:simplePos x="0" y="0"/>
                <wp:positionH relativeFrom="column">
                  <wp:posOffset>462224</wp:posOffset>
                </wp:positionH>
                <wp:positionV relativeFrom="paragraph">
                  <wp:posOffset>529968</wp:posOffset>
                </wp:positionV>
                <wp:extent cx="612950" cy="0"/>
                <wp:effectExtent l="0" t="0" r="34925" b="19050"/>
                <wp:wrapNone/>
                <wp:docPr id="10" name="Straight Connector 10"/>
                <wp:cNvGraphicFramePr/>
                <a:graphic xmlns:a="http://schemas.openxmlformats.org/drawingml/2006/main">
                  <a:graphicData uri="http://schemas.microsoft.com/office/word/2010/wordprocessingShape">
                    <wps:wsp>
                      <wps:cNvCnPr/>
                      <wps:spPr>
                        <a:xfrm>
                          <a:off x="0" y="0"/>
                          <a:ext cx="61295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1B749F" id="Straight Connector 10"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pt,41.75pt" to="84.65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" strokecolor="red" strokeweight=".5pt">
                <v:stroke joinstyle="miter"/>
              </v:line>
            </w:pict>
          </mc:Fallback>
        </mc:AlternateContent>
      </w:r>
      <w:r>
        <w:rPr>
          <w:rFonts w:cs="Times New Roman"/>
          <w:noProof/>
        </w:rPr>
        <mc:AlternateContent>
          <mc:Choice Requires="wps">
            <w:drawing>
              <wp:anchor distT="0" distB="0" distL="114300" distR="114300" simplePos="0" relativeHeight="251668480" behindDoc="0" locked="0" layoutInCell="1" allowOverlap="1" wp14:anchorId="43E50DE6" wp14:editId="5E1D7E6A">
                <wp:simplePos x="0" y="0"/>
                <wp:positionH relativeFrom="column">
                  <wp:posOffset>462610</wp:posOffset>
                </wp:positionH>
                <wp:positionV relativeFrom="paragraph">
                  <wp:posOffset>981075</wp:posOffset>
                </wp:positionV>
                <wp:extent cx="318052" cy="0"/>
                <wp:effectExtent l="0" t="0" r="25400" b="19050"/>
                <wp:wrapNone/>
                <wp:docPr id="9" name="Straight Connector 9"/>
                <wp:cNvGraphicFramePr/>
                <a:graphic xmlns:a="http://schemas.openxmlformats.org/drawingml/2006/main">
                  <a:graphicData uri="http://schemas.microsoft.com/office/word/2010/wordprocessingShape">
                    <wps:wsp>
                      <wps:cNvCnPr/>
                      <wps:spPr>
                        <a:xfrm>
                          <a:off x="0" y="0"/>
                          <a:ext cx="31805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C76383" id="Straight Connector 9"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6.45pt,77.25pt" to="61.5pt,7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" strokecolor="red" strokeweight=".5pt">
                <v:stroke joinstyle="miter"/>
              </v:line>
            </w:pict>
          </mc:Fallback>
        </mc:AlternateContent>
      </w:r>
      <w:r>
        <w:rPr>
          <w:rFonts w:cs="Times New Roman"/>
        </w:rPr>
        <w:pict w14:anchorId="0ED66677">
          <v:shape id="_x0000_i1192" type="#_x0000_t75" style="width:451.15pt;height:209.6pt">
            <v:imagedata r:id="rId36" o:title="About - postoptimization"/>
          </v:shape>
        </w:pict>
      </w:r>
    </w:p>
    <w:p w14:paraId="5CB82246" w14:textId="48793916" w:rsidR="00BB00D0" w:rsidRDefault="001A0EB2" w:rsidP="001A0EB2">
      <w:pPr>
        <w:pStyle w:val="Caption"/>
        <w:jc w:val="center"/>
        <w:rPr>
          <w:rFonts w:cs="Times New Roman"/>
        </w:rPr>
      </w:pPr>
      <w:bookmarkStart w:id="33" w:name="_Toc161274245"/>
      <w:r>
        <w:t xml:space="preserve">Figure </w:t>
      </w:r>
      <w:r>
        <w:fldChar w:fldCharType="begin"/>
      </w:r>
      <w:r>
        <w:instrText xml:space="preserve"> SEQ Figure \* ARABIC </w:instrText>
      </w:r>
      <w:r>
        <w:fldChar w:fldCharType="separate"/>
      </w:r>
      <w:r w:rsidR="00472D7B">
        <w:rPr>
          <w:noProof/>
        </w:rPr>
        <w:t>19</w:t>
      </w:r>
      <w:r>
        <w:fldChar w:fldCharType="end"/>
      </w:r>
      <w:r>
        <w:t>: Home Page after Optimization</w:t>
      </w:r>
      <w:bookmarkEnd w:id="33"/>
    </w:p>
    <w:p w14:paraId="3B06AE36" w14:textId="2D04263A" w:rsidR="00BB00D0" w:rsidRPr="00001619" w:rsidRDefault="004F6ED3" w:rsidP="00001619">
      <w:pPr>
        <w:pStyle w:val="Heading2"/>
        <w:spacing w:line="360" w:lineRule="auto"/>
      </w:pPr>
      <w:bookmarkStart w:id="34" w:name="_Toc161274194"/>
      <w:r>
        <w:t xml:space="preserve">Part E - </w:t>
      </w:r>
      <w:r w:rsidR="00BB00D0" w:rsidRPr="004F6ED3">
        <w:t>Backlinks and Internal linking</w:t>
      </w:r>
      <w:bookmarkEnd w:id="34"/>
    </w:p>
    <w:p w14:paraId="1F45F231" w14:textId="326068B8" w:rsidR="00BB00D0" w:rsidRDefault="00BB00D0" w:rsidP="004F6ED3">
      <w:pPr>
        <w:spacing w:line="360" w:lineRule="auto"/>
        <w:jc w:val="both"/>
        <w:rPr>
          <w:rFonts w:cs="Times New Roman"/>
        </w:rPr>
      </w:pPr>
      <w:r w:rsidRPr="00001619">
        <w:rPr>
          <w:rFonts w:cs="Times New Roman"/>
          <w:b/>
          <w:u w:val="single"/>
        </w:rPr>
        <w:t>Backlinks</w:t>
      </w:r>
      <w:r w:rsidRPr="00BB00D0">
        <w:rPr>
          <w:rFonts w:cs="Times New Roman"/>
        </w:rPr>
        <w:t xml:space="preserve"> are links originating from external websites that direct traffic to a specific page on your site</w:t>
      </w:r>
      <w:r>
        <w:rPr>
          <w:rFonts w:cs="Times New Roman"/>
        </w:rPr>
        <w:fldChar w:fldCharType="begin"/>
      </w:r>
      <w:r>
        <w:rPr>
          <w:rFonts w:cs="Times New Roman"/>
        </w:rPr>
        <w:instrText xml:space="preserve"> ADDIN ZOTERO_ITEM CSL_CITATION {"citationID":"WCj1ISxB","properties":{"formattedCitation":"(Ahern, 2023)","plainCitation":"(Ahern, 2023)","noteIndex":0},"citationItems":[{"id":287,"uris":["http://zotero.org/users/local/xdEZbESh/items/B5LXSV6S"],"itemData":{"id":287,"type":"webpage","abstract":"The full breakdown of what a backlink is. Read about backlinks and why they're the most effective way to boost your digital marketing ROI.","container-title":"Intergrowth®","title":"What Is a Backlink [And Why Do They Matter]?","URL":"https://intergrowth.com/seo/backlinks/","author":[{"family":"Ahern","given":"Pat"}],"accessed":{"date-parts":[["2024",3,10]]},"issued":{"date-parts":[["2023",3,8]]}}}],"schema":"https://github.com/citation-style-language/schema/raw/master/csl-citation.json"} </w:instrText>
      </w:r>
      <w:r>
        <w:rPr>
          <w:rFonts w:cs="Times New Roman"/>
        </w:rPr>
        <w:fldChar w:fldCharType="separate"/>
      </w:r>
      <w:r w:rsidRPr="00BB00D0">
        <w:rPr>
          <w:rFonts w:cs="Times New Roman"/>
        </w:rPr>
        <w:t>(Ahern, 2023)</w:t>
      </w:r>
      <w:r>
        <w:rPr>
          <w:rFonts w:cs="Times New Roman"/>
        </w:rPr>
        <w:fldChar w:fldCharType="end"/>
      </w:r>
      <w:r>
        <w:rPr>
          <w:rFonts w:cs="Times New Roman"/>
        </w:rPr>
        <w:t xml:space="preserve">. </w:t>
      </w:r>
      <w:r w:rsidRPr="00BB00D0">
        <w:rPr>
          <w:rFonts w:cs="Times New Roman"/>
        </w:rPr>
        <w:t xml:space="preserve">These links play a crucial role in enhancing SEO performance, as both </w:t>
      </w:r>
      <w:r w:rsidRPr="00BB00D0">
        <w:rPr>
          <w:rFonts w:cs="Times New Roman"/>
        </w:rPr>
        <w:lastRenderedPageBreak/>
        <w:t>their quality and quantity influence a website's search engine ranking, indicating trustworthiness</w:t>
      </w:r>
      <w:r>
        <w:rPr>
          <w:rFonts w:cs="Times New Roman"/>
        </w:rPr>
        <w:t xml:space="preserve"> </w:t>
      </w:r>
      <w:r w:rsidRPr="00BB00D0">
        <w:rPr>
          <w:rFonts w:cs="Times New Roman"/>
        </w:rPr>
        <w:fldChar w:fldCharType="begin"/>
      </w:r>
      <w:r>
        <w:rPr>
          <w:rFonts w:cs="Times New Roman"/>
        </w:rPr>
        <w:instrText xml:space="preserve"> ADDIN ZOTERO_ITEM CSL_CITATION {"citationID":"xeTIatWl","properties":{"formattedCitation":"(Lyons, 2023)","plainCitation":"(Lyons, 2023)","noteIndex":0},"citationItems":[{"id":283,"uris":["http://zotero.org/users/local/xdEZbESh/items/DGTD9A4S"],"itemData":{"id":283,"type":"webpage","abstract":"Backlinks are links that one site gets from another. They can drive traffic and benefit the linked site‘s SEO.","container-title":"Semrush Blog","language":"en","title":"What Are Backlinks &amp; Why They Matter in SEO","URL":"https://www.semrush.com/blog/what-are-backlinks/","author":[{"family":"Lyons","given":"Kelly"}],"accessed":{"date-parts":[["2024",3,10]]},"issued":{"date-parts":[["2023",12,18]]}}}],"schema":"https://github.com/citation-style-language/schema/raw/master/csl-citation.json"} </w:instrText>
      </w:r>
      <w:r>
        <w:rPr>
          <w:rFonts w:cs="Times New Roman"/>
        </w:rPr>
        <w:fldChar w:fldCharType="separate"/>
      </w:r>
      <w:r w:rsidRPr="00BB00D0">
        <w:rPr>
          <w:rFonts w:cs="Times New Roman"/>
        </w:rPr>
        <w:t>(Lyons, 2023)</w:t>
      </w:r>
      <w:r>
        <w:rPr>
          <w:rFonts w:cs="Times New Roman"/>
        </w:rPr>
        <w:fldChar w:fldCharType="end"/>
      </w:r>
      <w:r>
        <w:rPr>
          <w:rFonts w:cs="Times New Roman"/>
        </w:rPr>
        <w:t xml:space="preserve">. </w:t>
      </w:r>
    </w:p>
    <w:p w14:paraId="481A1207" w14:textId="715E42FB" w:rsidR="002A50FD" w:rsidRPr="002A50FD" w:rsidRDefault="00BB00D0" w:rsidP="004F6ED3">
      <w:pPr>
        <w:spacing w:line="360" w:lineRule="auto"/>
        <w:jc w:val="both"/>
        <w:rPr>
          <w:rFonts w:cs="Times New Roman"/>
        </w:rPr>
      </w:pPr>
      <w:r w:rsidRPr="00BB00D0">
        <w:rPr>
          <w:rFonts w:cs="Times New Roman"/>
        </w:rPr>
        <w:t>Furthermore, backlinks are often considered as "votes" from other websites, each contributing to the credibility and value of the linked website's content</w:t>
      </w:r>
      <w:r>
        <w:rPr>
          <w:rFonts w:cs="Times New Roman"/>
        </w:rPr>
        <w:t xml:space="preserve"> </w:t>
      </w:r>
      <w:r>
        <w:rPr>
          <w:rFonts w:cs="Times New Roman"/>
        </w:rPr>
        <w:fldChar w:fldCharType="begin"/>
      </w:r>
      <w:r>
        <w:rPr>
          <w:rFonts w:cs="Times New Roman"/>
        </w:rPr>
        <w:instrText xml:space="preserve"> ADDIN ZOTERO_ITEM CSL_CITATION {"citationID":"wYb1C1ve","properties":{"formattedCitation":"(Dean, 2019)","plainCitation":"(Dean, 2019)","noteIndex":0},"citationItems":[{"id":285,"uris":["http://zotero.org/users/local/xdEZbESh/items/VZ7N73TL"],"itemData":{"id":285,"type":"webpage","abstract":"A backlink, also known as an inbound link or incoming link, is a link created when one website links to another website.","container-title":"Backlinko","language":"en-US","title":"What Are Backlinks in SEO? &amp; Why You Need Them","title-short":"What Are Backlinks in SEO?","URL":"https://backlinko.com/hub/seo/backlinks","author":[{"family":"Dean","given":"Brian"}],"accessed":{"date-parts":[["2024",3,10]]},"issued":{"date-parts":[["2019",10,31]]}}}],"schema":"https://github.com/citation-style-language/schema/raw/master/csl-citation.json"} </w:instrText>
      </w:r>
      <w:r>
        <w:rPr>
          <w:rFonts w:cs="Times New Roman"/>
        </w:rPr>
        <w:fldChar w:fldCharType="separate"/>
      </w:r>
      <w:r w:rsidRPr="00BB00D0">
        <w:rPr>
          <w:rFonts w:cs="Times New Roman"/>
        </w:rPr>
        <w:t>(Dean, 2019)</w:t>
      </w:r>
      <w:r>
        <w:rPr>
          <w:rFonts w:cs="Times New Roman"/>
        </w:rPr>
        <w:fldChar w:fldCharType="end"/>
      </w:r>
      <w:r>
        <w:rPr>
          <w:rFonts w:cs="Times New Roman"/>
        </w:rPr>
        <w:t xml:space="preserve">. </w:t>
      </w:r>
      <w:r w:rsidRPr="00BB00D0">
        <w:rPr>
          <w:rFonts w:cs="Times New Roman"/>
        </w:rPr>
        <w:t>Therefore, one of the most effective strategies for achieving higher rankings on search engines like Google is to incorporate high-quality backlinks, as they attract a broader audience and bolster a site's authority</w:t>
      </w:r>
      <w:r>
        <w:rPr>
          <w:rFonts w:cs="Times New Roman"/>
        </w:rPr>
        <w:t xml:space="preserve"> </w:t>
      </w:r>
      <w:r>
        <w:rPr>
          <w:rFonts w:cs="Times New Roman"/>
        </w:rPr>
        <w:fldChar w:fldCharType="begin"/>
      </w:r>
      <w:r>
        <w:rPr>
          <w:rFonts w:cs="Times New Roman"/>
        </w:rPr>
        <w:instrText xml:space="preserve"> ADDIN ZOTERO_ITEM CSL_CITATION {"citationID":"JWDKxAcR","properties":{"formattedCitation":"(Ahern, 2023)","plainCitation":"(Ahern, 2023)","noteIndex":0},"citationItems":[{"id":287,"uris":["http://zotero.org/users/local/xdEZbESh/items/B5LXSV6S"],"itemData":{"id":287,"type":"webpage","abstract":"The full breakdown of what a backlink is. Read about backlinks and why they're the most effective way to boost your digital marketing ROI.","container-title":"Intergrowth®","title":"What Is a Backlink [And Why Do They Matter]?","URL":"https://intergrowth.com/seo/backlinks/","author":[{"family":"Ahern","given":"Pat"}],"accessed":{"date-parts":[["2024",3,10]]},"issued":{"date-parts":[["2023",3,8]]}}}],"schema":"https://github.com/citation-style-language/schema/raw/master/csl-citation.json"} </w:instrText>
      </w:r>
      <w:r>
        <w:rPr>
          <w:rFonts w:cs="Times New Roman"/>
        </w:rPr>
        <w:fldChar w:fldCharType="separate"/>
      </w:r>
      <w:r w:rsidRPr="00BB00D0">
        <w:rPr>
          <w:rFonts w:cs="Times New Roman"/>
        </w:rPr>
        <w:t>(Ahern, 2023)</w:t>
      </w:r>
      <w:r>
        <w:rPr>
          <w:rFonts w:cs="Times New Roman"/>
        </w:rPr>
        <w:fldChar w:fldCharType="end"/>
      </w:r>
      <w:r w:rsidR="002A50FD">
        <w:rPr>
          <w:rFonts w:cs="Times New Roman"/>
        </w:rPr>
        <w:t xml:space="preserve">. </w:t>
      </w:r>
    </w:p>
    <w:p w14:paraId="70E22E3E" w14:textId="3946A499" w:rsidR="001A0EB2" w:rsidRDefault="002A50FD" w:rsidP="004F6ED3">
      <w:pPr>
        <w:spacing w:line="360" w:lineRule="auto"/>
        <w:jc w:val="both"/>
        <w:rPr>
          <w:rFonts w:cs="Times New Roman"/>
        </w:rPr>
      </w:pPr>
      <w:r w:rsidRPr="002A50FD">
        <w:rPr>
          <w:rFonts w:cs="Times New Roman"/>
        </w:rPr>
        <w:t xml:space="preserve">Dharshan Munidasa maintains strong connections with </w:t>
      </w:r>
      <w:r w:rsidR="004F6ED3">
        <w:rPr>
          <w:rFonts w:cs="Times New Roman"/>
        </w:rPr>
        <w:t>multiple well-known figures in Sri Lanka</w:t>
      </w:r>
      <w:r w:rsidRPr="002A50FD">
        <w:rPr>
          <w:rFonts w:cs="Times New Roman"/>
        </w:rPr>
        <w:t>. As a result, this site has been linked with theirs, fostering collaboration and cross-promotion between their respective platforms.</w:t>
      </w:r>
    </w:p>
    <w:p w14:paraId="0909B9CD" w14:textId="095C3148" w:rsidR="00E50F60" w:rsidRDefault="00E50F60" w:rsidP="001A0EB2">
      <w:pPr>
        <w:pStyle w:val="Caption"/>
        <w:jc w:val="center"/>
      </w:pPr>
      <w:r>
        <w:rPr>
          <w:noProof/>
        </w:rPr>
        <mc:AlternateContent>
          <mc:Choice Requires="wps">
            <w:drawing>
              <wp:anchor distT="0" distB="0" distL="114300" distR="114300" simplePos="0" relativeHeight="251699200" behindDoc="0" locked="0" layoutInCell="1" allowOverlap="1" wp14:anchorId="7FFD0E37" wp14:editId="39BE60E0">
                <wp:simplePos x="0" y="0"/>
                <wp:positionH relativeFrom="margin">
                  <wp:posOffset>3533775</wp:posOffset>
                </wp:positionH>
                <wp:positionV relativeFrom="page">
                  <wp:posOffset>4545149</wp:posOffset>
                </wp:positionV>
                <wp:extent cx="1095375" cy="2028825"/>
                <wp:effectExtent l="0" t="0" r="28575" b="28575"/>
                <wp:wrapNone/>
                <wp:docPr id="52" name="Rectangle 52"/>
                <wp:cNvGraphicFramePr/>
                <a:graphic xmlns:a="http://schemas.openxmlformats.org/drawingml/2006/main">
                  <a:graphicData uri="http://schemas.microsoft.com/office/word/2010/wordprocessingShape">
                    <wps:wsp>
                      <wps:cNvSpPr/>
                      <wps:spPr>
                        <a:xfrm>
                          <a:off x="0" y="0"/>
                          <a:ext cx="1095375" cy="2028825"/>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4EA7D7CC" w14:textId="04DB9B87" w:rsidR="00001619" w:rsidRDefault="00001619" w:rsidP="001A0E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D0E37" id="Rectangle 52" o:spid="_x0000_s1030" style="position:absolute;left:0;text-align:left;margin-left:278.25pt;margin-top:357.9pt;width:86.25pt;height:159.7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" filled="f" strokecolor="red" strokeweight="1pt">
                <v:textbox>
                  <w:txbxContent>
                    <w:p w14:paraId="4EA7D7CC" w14:textId="04DB9B87" w:rsidR="00001619" w:rsidRDefault="00001619" w:rsidP="001A0EB2">
                      <w:pPr>
                        <w:jc w:val="center"/>
                      </w:pPr>
                    </w:p>
                  </w:txbxContent>
                </v:textbox>
                <w10:wrap anchorx="margin" anchory="page"/>
              </v:rect>
            </w:pict>
          </mc:Fallback>
        </mc:AlternateContent>
      </w:r>
      <w:r w:rsidR="001A0EB2" w:rsidRPr="002D02C7">
        <w:rPr>
          <w:rFonts w:cs="Times New Roman"/>
          <w:noProof/>
        </w:rPr>
        <w:drawing>
          <wp:inline distT="0" distB="0" distL="0" distR="0" wp14:anchorId="4C7B3244" wp14:editId="6DA4ACB5">
            <wp:extent cx="5943400" cy="2819400"/>
            <wp:effectExtent l="0" t="0" r="635" b="0"/>
            <wp:docPr id="38" name="Picture 38" descr="C:\Users\Lenovo\AppData\Local\Packages\5319275A.WhatsAppDesktop_cv1g1gvanyjgm\TempState\675186E757FF18294BC93B1CEC68C75B\WhatsApp Image 2024-03-13 at 14.15.31_28418b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C:\Users\Lenovo\AppData\Local\Packages\5319275A.WhatsAppDesktop_cv1g1gvanyjgm\TempState\675186E757FF18294BC93B1CEC68C75B\WhatsApp Image 2024-03-13 at 14.15.31_28418b2b.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80755" cy="2837120"/>
                    </a:xfrm>
                    <a:prstGeom prst="rect">
                      <a:avLst/>
                    </a:prstGeom>
                    <a:noFill/>
                    <a:ln>
                      <a:noFill/>
                    </a:ln>
                  </pic:spPr>
                </pic:pic>
              </a:graphicData>
            </a:graphic>
          </wp:inline>
        </w:drawing>
      </w:r>
    </w:p>
    <w:p w14:paraId="7B08B6D7" w14:textId="03486A30" w:rsidR="001A0EB2" w:rsidRDefault="001A0EB2" w:rsidP="001A0EB2">
      <w:pPr>
        <w:pStyle w:val="Caption"/>
        <w:jc w:val="center"/>
        <w:rPr>
          <w:rFonts w:cs="Times New Roman"/>
          <w:noProof/>
        </w:rPr>
      </w:pPr>
      <w:bookmarkStart w:id="35" w:name="_Toc161274246"/>
      <w:r>
        <w:t xml:space="preserve">Figure </w:t>
      </w:r>
      <w:r>
        <w:fldChar w:fldCharType="begin"/>
      </w:r>
      <w:r>
        <w:instrText xml:space="preserve"> SEQ Figure \* ARABIC </w:instrText>
      </w:r>
      <w:r>
        <w:fldChar w:fldCharType="separate"/>
      </w:r>
      <w:r w:rsidR="00472D7B">
        <w:rPr>
          <w:noProof/>
        </w:rPr>
        <w:t>20</w:t>
      </w:r>
      <w:r>
        <w:fldChar w:fldCharType="end"/>
      </w:r>
      <w:r>
        <w:t>: Backlink to Kumar Sangakkara's Site</w:t>
      </w:r>
      <w:bookmarkEnd w:id="35"/>
    </w:p>
    <w:p w14:paraId="19E8CD4F" w14:textId="5DF5AA76" w:rsidR="00E50F60" w:rsidRDefault="00E50F60" w:rsidP="001A0EB2">
      <w:pPr>
        <w:pStyle w:val="Caption"/>
        <w:jc w:val="center"/>
      </w:pPr>
      <w:r>
        <w:rPr>
          <w:noProof/>
        </w:rPr>
        <mc:AlternateContent>
          <mc:Choice Requires="wps">
            <w:drawing>
              <wp:anchor distT="0" distB="0" distL="114300" distR="114300" simplePos="0" relativeHeight="251721728" behindDoc="0" locked="0" layoutInCell="1" allowOverlap="1" wp14:anchorId="17E69393" wp14:editId="3C371EC9">
                <wp:simplePos x="0" y="0"/>
                <wp:positionH relativeFrom="margin">
                  <wp:posOffset>2191109</wp:posOffset>
                </wp:positionH>
                <wp:positionV relativeFrom="page">
                  <wp:posOffset>1190446</wp:posOffset>
                </wp:positionV>
                <wp:extent cx="1504867" cy="2311880"/>
                <wp:effectExtent l="0" t="0" r="19685" b="12700"/>
                <wp:wrapNone/>
                <wp:docPr id="203" name="Rectangle 203"/>
                <wp:cNvGraphicFramePr/>
                <a:graphic xmlns:a="http://schemas.openxmlformats.org/drawingml/2006/main">
                  <a:graphicData uri="http://schemas.microsoft.com/office/word/2010/wordprocessingShape">
                    <wps:wsp>
                      <wps:cNvSpPr/>
                      <wps:spPr>
                        <a:xfrm>
                          <a:off x="0" y="0"/>
                          <a:ext cx="1504867" cy="231188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4BC04225" w14:textId="77777777" w:rsidR="00001619" w:rsidRDefault="00001619" w:rsidP="00E50F6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69393" id="Rectangle 203" o:spid="_x0000_s1031" style="position:absolute;left:0;text-align:left;margin-left:172.55pt;margin-top:93.75pt;width:118.5pt;height:182.0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" filled="f" strokecolor="red" strokeweight="1pt">
                <v:textbox>
                  <w:txbxContent>
                    <w:p w14:paraId="4BC04225" w14:textId="77777777" w:rsidR="00001619" w:rsidRDefault="00001619" w:rsidP="00E50F60">
                      <w:pPr>
                        <w:jc w:val="center"/>
                      </w:pPr>
                    </w:p>
                  </w:txbxContent>
                </v:textbox>
                <w10:wrap anchorx="margin" anchory="page"/>
              </v:rect>
            </w:pict>
          </mc:Fallback>
        </mc:AlternateContent>
      </w:r>
      <w:r w:rsidR="001A0EB2" w:rsidRPr="002D02C7">
        <w:rPr>
          <w:rFonts w:cs="Times New Roman"/>
          <w:noProof/>
        </w:rPr>
        <w:drawing>
          <wp:inline distT="0" distB="0" distL="0" distR="0" wp14:anchorId="0263D6DE" wp14:editId="349968E7">
            <wp:extent cx="5915025" cy="2692566"/>
            <wp:effectExtent l="0" t="0" r="0" b="0"/>
            <wp:docPr id="39" name="Picture 39" descr="C:\Users\Lenovo\Documents\IIT\Level 6\Digital Marketing\CW01\Mahe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C:\Users\Lenovo\Documents\IIT\Level 6\Digital Marketing\CW01\Mahel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9820" cy="2708405"/>
                    </a:xfrm>
                    <a:prstGeom prst="rect">
                      <a:avLst/>
                    </a:prstGeom>
                    <a:noFill/>
                    <a:ln>
                      <a:noFill/>
                    </a:ln>
                  </pic:spPr>
                </pic:pic>
              </a:graphicData>
            </a:graphic>
          </wp:inline>
        </w:drawing>
      </w:r>
    </w:p>
    <w:p w14:paraId="4323DC76" w14:textId="24C0F7A2" w:rsidR="002D02C7" w:rsidRPr="001A0EB2" w:rsidRDefault="001A0EB2" w:rsidP="001A0EB2">
      <w:pPr>
        <w:pStyle w:val="Caption"/>
        <w:jc w:val="center"/>
        <w:rPr>
          <w:rFonts w:cs="Times New Roman"/>
        </w:rPr>
      </w:pPr>
      <w:bookmarkStart w:id="36" w:name="_Toc161274247"/>
      <w:r>
        <w:lastRenderedPageBreak/>
        <w:t xml:space="preserve">Figure </w:t>
      </w:r>
      <w:r>
        <w:fldChar w:fldCharType="begin"/>
      </w:r>
      <w:r>
        <w:instrText xml:space="preserve"> SEQ Figure \* ARABIC </w:instrText>
      </w:r>
      <w:r>
        <w:fldChar w:fldCharType="separate"/>
      </w:r>
      <w:r w:rsidR="00472D7B">
        <w:rPr>
          <w:noProof/>
        </w:rPr>
        <w:t>21</w:t>
      </w:r>
      <w:r>
        <w:fldChar w:fldCharType="end"/>
      </w:r>
      <w:r>
        <w:t>: Backlink to Mahela Jayawardene's Site</w:t>
      </w:r>
      <w:bookmarkEnd w:id="36"/>
    </w:p>
    <w:p w14:paraId="38246703" w14:textId="20B4942E" w:rsidR="004F6ED3" w:rsidRDefault="004F6ED3" w:rsidP="004F6ED3">
      <w:pPr>
        <w:spacing w:line="360" w:lineRule="auto"/>
        <w:jc w:val="both"/>
        <w:rPr>
          <w:rFonts w:cs="Times New Roman"/>
        </w:rPr>
      </w:pPr>
      <w:r w:rsidRPr="004F6ED3">
        <w:rPr>
          <w:rFonts w:cs="Times New Roman"/>
        </w:rPr>
        <w:t>Outbound links to YouTube videos</w:t>
      </w:r>
      <w:r w:rsidR="001A0EB2">
        <w:rPr>
          <w:rFonts w:cs="Times New Roman"/>
        </w:rPr>
        <w:t xml:space="preserve"> and newspaper interviews</w:t>
      </w:r>
      <w:r w:rsidRPr="004F6ED3">
        <w:rPr>
          <w:rFonts w:cs="Times New Roman"/>
        </w:rPr>
        <w:t>, social media profiles, and restaurants owned by Munidasa have been incorporated into the site</w:t>
      </w:r>
      <w:r>
        <w:rPr>
          <w:rFonts w:cs="Times New Roman"/>
        </w:rPr>
        <w:t>.</w:t>
      </w:r>
    </w:p>
    <w:p w14:paraId="0F108C9F" w14:textId="77777777" w:rsidR="00E50F60" w:rsidRDefault="001A0EB2" w:rsidP="00DF4563">
      <w:pPr>
        <w:pStyle w:val="Caption"/>
        <w:jc w:val="center"/>
      </w:pPr>
      <w:r w:rsidRPr="001A0EB2">
        <w:rPr>
          <w:rFonts w:cs="Times New Roman"/>
        </w:rPr>
        <w:drawing>
          <wp:inline distT="0" distB="0" distL="0" distR="0" wp14:anchorId="7F4C15BA" wp14:editId="298A44A9">
            <wp:extent cx="5731510" cy="266763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667635"/>
                    </a:xfrm>
                    <a:prstGeom prst="rect">
                      <a:avLst/>
                    </a:prstGeom>
                  </pic:spPr>
                </pic:pic>
              </a:graphicData>
            </a:graphic>
          </wp:inline>
        </w:drawing>
      </w:r>
    </w:p>
    <w:p w14:paraId="05627A6A" w14:textId="534B6939" w:rsidR="001A0EB2" w:rsidRDefault="00DF4563" w:rsidP="00DF4563">
      <w:pPr>
        <w:pStyle w:val="Caption"/>
        <w:jc w:val="center"/>
        <w:rPr>
          <w:rFonts w:cs="Times New Roman"/>
        </w:rPr>
      </w:pPr>
      <w:bookmarkStart w:id="37" w:name="_Toc161274248"/>
      <w:r>
        <w:t xml:space="preserve">Figure </w:t>
      </w:r>
      <w:r>
        <w:fldChar w:fldCharType="begin"/>
      </w:r>
      <w:r>
        <w:instrText xml:space="preserve"> SEQ Figure \* ARABIC </w:instrText>
      </w:r>
      <w:r>
        <w:fldChar w:fldCharType="separate"/>
      </w:r>
      <w:r w:rsidR="00472D7B">
        <w:rPr>
          <w:noProof/>
        </w:rPr>
        <w:t>22</w:t>
      </w:r>
      <w:r>
        <w:fldChar w:fldCharType="end"/>
      </w:r>
      <w:r>
        <w:t>: Outbound Links to YouTube &amp; Newspaper Interviews</w:t>
      </w:r>
      <w:bookmarkEnd w:id="37"/>
    </w:p>
    <w:p w14:paraId="1C448027" w14:textId="7FA5691C" w:rsidR="00E50F60" w:rsidRDefault="00DF4563" w:rsidP="00DF4563">
      <w:pPr>
        <w:pStyle w:val="Caption"/>
        <w:jc w:val="center"/>
      </w:pPr>
      <w:r>
        <w:rPr>
          <w:rFonts w:cs="Times New Roman"/>
          <w:noProof/>
        </w:rPr>
        <mc:AlternateContent>
          <mc:Choice Requires="wps">
            <w:drawing>
              <wp:anchor distT="0" distB="0" distL="114300" distR="114300" simplePos="0" relativeHeight="251705344" behindDoc="0" locked="0" layoutInCell="1" allowOverlap="1" wp14:anchorId="437B1909" wp14:editId="2E24B8DD">
                <wp:simplePos x="0" y="0"/>
                <wp:positionH relativeFrom="column">
                  <wp:posOffset>2997583</wp:posOffset>
                </wp:positionH>
                <wp:positionV relativeFrom="paragraph">
                  <wp:posOffset>975874</wp:posOffset>
                </wp:positionV>
                <wp:extent cx="612950" cy="0"/>
                <wp:effectExtent l="0" t="0" r="34925" b="19050"/>
                <wp:wrapNone/>
                <wp:docPr id="57" name="Straight Connector 57"/>
                <wp:cNvGraphicFramePr/>
                <a:graphic xmlns:a="http://schemas.openxmlformats.org/drawingml/2006/main">
                  <a:graphicData uri="http://schemas.microsoft.com/office/word/2010/wordprocessingShape">
                    <wps:wsp>
                      <wps:cNvCnPr/>
                      <wps:spPr>
                        <a:xfrm>
                          <a:off x="0" y="0"/>
                          <a:ext cx="61295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648057" id="Straight Connector 57"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05pt,76.85pt" to="284.3pt,7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" strokecolor="red" strokeweight=".5pt">
                <v:stroke joinstyle="miter"/>
              </v:line>
            </w:pict>
          </mc:Fallback>
        </mc:AlternateContent>
      </w:r>
      <w:r>
        <w:rPr>
          <w:rFonts w:cs="Times New Roman"/>
          <w:noProof/>
        </w:rPr>
        <mc:AlternateContent>
          <mc:Choice Requires="wps">
            <w:drawing>
              <wp:anchor distT="0" distB="0" distL="114300" distR="114300" simplePos="0" relativeHeight="251713536" behindDoc="0" locked="0" layoutInCell="1" allowOverlap="1" wp14:anchorId="2CBE071D" wp14:editId="622AF258">
                <wp:simplePos x="0" y="0"/>
                <wp:positionH relativeFrom="column">
                  <wp:posOffset>956480</wp:posOffset>
                </wp:positionH>
                <wp:positionV relativeFrom="paragraph">
                  <wp:posOffset>1387876</wp:posOffset>
                </wp:positionV>
                <wp:extent cx="398494" cy="0"/>
                <wp:effectExtent l="0" t="0" r="20955" b="19050"/>
                <wp:wrapNone/>
                <wp:docPr id="61" name="Straight Connector 61"/>
                <wp:cNvGraphicFramePr/>
                <a:graphic xmlns:a="http://schemas.openxmlformats.org/drawingml/2006/main">
                  <a:graphicData uri="http://schemas.microsoft.com/office/word/2010/wordprocessingShape">
                    <wps:wsp>
                      <wps:cNvCnPr/>
                      <wps:spPr>
                        <a:xfrm flipV="1">
                          <a:off x="0" y="0"/>
                          <a:ext cx="398494"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BC92FB" id="Straight Connector 61"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3pt,109.3pt" to="106.7pt,10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" strokecolor="red" strokeweight=".5pt">
                <v:stroke joinstyle="miter"/>
              </v:line>
            </w:pict>
          </mc:Fallback>
        </mc:AlternateContent>
      </w:r>
      <w:r>
        <w:rPr>
          <w:rFonts w:cs="Times New Roman"/>
          <w:noProof/>
        </w:rPr>
        <mc:AlternateContent>
          <mc:Choice Requires="wps">
            <w:drawing>
              <wp:anchor distT="0" distB="0" distL="114300" distR="114300" simplePos="0" relativeHeight="251711488" behindDoc="0" locked="0" layoutInCell="1" allowOverlap="1" wp14:anchorId="6D6F7C4E" wp14:editId="2FBF5A4F">
                <wp:simplePos x="0" y="0"/>
                <wp:positionH relativeFrom="column">
                  <wp:posOffset>1639631</wp:posOffset>
                </wp:positionH>
                <wp:positionV relativeFrom="paragraph">
                  <wp:posOffset>974717</wp:posOffset>
                </wp:positionV>
                <wp:extent cx="398494" cy="0"/>
                <wp:effectExtent l="0" t="0" r="20955" b="19050"/>
                <wp:wrapNone/>
                <wp:docPr id="60" name="Straight Connector 60"/>
                <wp:cNvGraphicFramePr/>
                <a:graphic xmlns:a="http://schemas.openxmlformats.org/drawingml/2006/main">
                  <a:graphicData uri="http://schemas.microsoft.com/office/word/2010/wordprocessingShape">
                    <wps:wsp>
                      <wps:cNvCnPr/>
                      <wps:spPr>
                        <a:xfrm flipV="1">
                          <a:off x="0" y="0"/>
                          <a:ext cx="398494"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5D4341" id="Straight Connector 60"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1pt,76.75pt" to="160.5pt,7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" strokecolor="red" strokeweight=".5pt">
                <v:stroke joinstyle="miter"/>
              </v:line>
            </w:pict>
          </mc:Fallback>
        </mc:AlternateContent>
      </w:r>
      <w:r>
        <w:rPr>
          <w:rFonts w:cs="Times New Roman"/>
          <w:noProof/>
        </w:rPr>
        <mc:AlternateContent>
          <mc:Choice Requires="wps">
            <w:drawing>
              <wp:anchor distT="0" distB="0" distL="114300" distR="114300" simplePos="0" relativeHeight="251709440" behindDoc="0" locked="0" layoutInCell="1" allowOverlap="1" wp14:anchorId="2FD23283" wp14:editId="29540BF5">
                <wp:simplePos x="0" y="0"/>
                <wp:positionH relativeFrom="column">
                  <wp:posOffset>690235</wp:posOffset>
                </wp:positionH>
                <wp:positionV relativeFrom="paragraph">
                  <wp:posOffset>1063625</wp:posOffset>
                </wp:positionV>
                <wp:extent cx="398494" cy="0"/>
                <wp:effectExtent l="0" t="0" r="20955" b="19050"/>
                <wp:wrapNone/>
                <wp:docPr id="59" name="Straight Connector 59"/>
                <wp:cNvGraphicFramePr/>
                <a:graphic xmlns:a="http://schemas.openxmlformats.org/drawingml/2006/main">
                  <a:graphicData uri="http://schemas.microsoft.com/office/word/2010/wordprocessingShape">
                    <wps:wsp>
                      <wps:cNvCnPr/>
                      <wps:spPr>
                        <a:xfrm flipV="1">
                          <a:off x="0" y="0"/>
                          <a:ext cx="398494"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5B8DD8" id="Straight Connector 59"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35pt,83.75pt" to="85.75pt,8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" strokecolor="red" strokeweight=".5pt">
                <v:stroke joinstyle="miter"/>
              </v:line>
            </w:pict>
          </mc:Fallback>
        </mc:AlternateContent>
      </w:r>
      <w:r w:rsidR="001A0EB2" w:rsidRPr="001A0EB2">
        <w:rPr>
          <w:rFonts w:cs="Times New Roman"/>
        </w:rPr>
        <w:drawing>
          <wp:inline distT="0" distB="0" distL="0" distR="0" wp14:anchorId="1DDABC36" wp14:editId="37A78A18">
            <wp:extent cx="5731510" cy="2644775"/>
            <wp:effectExtent l="0" t="0" r="254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2644775"/>
                    </a:xfrm>
                    <a:prstGeom prst="rect">
                      <a:avLst/>
                    </a:prstGeom>
                  </pic:spPr>
                </pic:pic>
              </a:graphicData>
            </a:graphic>
          </wp:inline>
        </w:drawing>
      </w:r>
    </w:p>
    <w:p w14:paraId="643811EA" w14:textId="15235E8A" w:rsidR="001A0EB2" w:rsidRDefault="00DF4563" w:rsidP="00DF4563">
      <w:pPr>
        <w:pStyle w:val="Caption"/>
        <w:jc w:val="center"/>
        <w:rPr>
          <w:rFonts w:cs="Times New Roman"/>
        </w:rPr>
      </w:pPr>
      <w:bookmarkStart w:id="38" w:name="_Toc161274249"/>
      <w:r>
        <w:t xml:space="preserve">Figure </w:t>
      </w:r>
      <w:r>
        <w:fldChar w:fldCharType="begin"/>
      </w:r>
      <w:r>
        <w:instrText xml:space="preserve"> SEQ Figure \* ARABIC </w:instrText>
      </w:r>
      <w:r>
        <w:fldChar w:fldCharType="separate"/>
      </w:r>
      <w:r w:rsidR="00472D7B">
        <w:rPr>
          <w:noProof/>
        </w:rPr>
        <w:t>23</w:t>
      </w:r>
      <w:r>
        <w:fldChar w:fldCharType="end"/>
      </w:r>
      <w:r>
        <w:t>: Outbound Link to Restaurants</w:t>
      </w:r>
      <w:bookmarkEnd w:id="38"/>
    </w:p>
    <w:p w14:paraId="076D941B" w14:textId="0C4BE0B3" w:rsidR="00E50F60" w:rsidRDefault="00E50F60" w:rsidP="00DF4563">
      <w:pPr>
        <w:pStyle w:val="Caption"/>
        <w:jc w:val="center"/>
      </w:pPr>
      <w:r>
        <w:rPr>
          <w:noProof/>
        </w:rPr>
        <mc:AlternateContent>
          <mc:Choice Requires="wps">
            <w:drawing>
              <wp:anchor distT="0" distB="0" distL="114300" distR="114300" simplePos="0" relativeHeight="251703296" behindDoc="0" locked="0" layoutInCell="1" allowOverlap="1" wp14:anchorId="0396E6B8" wp14:editId="21E57974">
                <wp:simplePos x="0" y="0"/>
                <wp:positionH relativeFrom="margin">
                  <wp:posOffset>4185069</wp:posOffset>
                </wp:positionH>
                <wp:positionV relativeFrom="page">
                  <wp:posOffset>4007509</wp:posOffset>
                </wp:positionV>
                <wp:extent cx="1209675" cy="285750"/>
                <wp:effectExtent l="0" t="0" r="28575" b="19050"/>
                <wp:wrapNone/>
                <wp:docPr id="56" name="Rectangle 56"/>
                <wp:cNvGraphicFramePr/>
                <a:graphic xmlns:a="http://schemas.openxmlformats.org/drawingml/2006/main">
                  <a:graphicData uri="http://schemas.microsoft.com/office/word/2010/wordprocessingShape">
                    <wps:wsp>
                      <wps:cNvSpPr/>
                      <wps:spPr>
                        <a:xfrm>
                          <a:off x="0" y="0"/>
                          <a:ext cx="1209675" cy="28575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52443CB6" w14:textId="77777777" w:rsidR="00001619" w:rsidRDefault="00001619" w:rsidP="00DF4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96E6B8" id="Rectangle 56" o:spid="_x0000_s1032" style="position:absolute;left:0;text-align:left;margin-left:329.55pt;margin-top:315.55pt;width:95.25pt;height:2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" filled="f" strokecolor="red" strokeweight="1pt">
                <v:textbox>
                  <w:txbxContent>
                    <w:p w14:paraId="52443CB6" w14:textId="77777777" w:rsidR="00001619" w:rsidRDefault="00001619" w:rsidP="00DF4563">
                      <w:pPr>
                        <w:jc w:val="center"/>
                      </w:pPr>
                    </w:p>
                  </w:txbxContent>
                </v:textbox>
                <w10:wrap anchorx="margin" anchory="page"/>
              </v:rect>
            </w:pict>
          </mc:Fallback>
        </mc:AlternateContent>
      </w:r>
      <w:r w:rsidR="001A0EB2" w:rsidRPr="001A0EB2">
        <w:rPr>
          <w:rFonts w:cs="Times New Roman"/>
        </w:rPr>
        <w:drawing>
          <wp:inline distT="0" distB="0" distL="0" distR="0" wp14:anchorId="737B2709" wp14:editId="3C045B49">
            <wp:extent cx="5731510" cy="99631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996315"/>
                    </a:xfrm>
                    <a:prstGeom prst="rect">
                      <a:avLst/>
                    </a:prstGeom>
                  </pic:spPr>
                </pic:pic>
              </a:graphicData>
            </a:graphic>
          </wp:inline>
        </w:drawing>
      </w:r>
    </w:p>
    <w:p w14:paraId="43F645B2" w14:textId="3ED6EF75" w:rsidR="00DF4563" w:rsidRDefault="00DF4563" w:rsidP="00DF4563">
      <w:pPr>
        <w:pStyle w:val="Caption"/>
        <w:jc w:val="center"/>
        <w:rPr>
          <w:rFonts w:cs="Times New Roman"/>
        </w:rPr>
      </w:pPr>
      <w:bookmarkStart w:id="39" w:name="_Toc161274250"/>
      <w:r>
        <w:t xml:space="preserve">Figure </w:t>
      </w:r>
      <w:r>
        <w:fldChar w:fldCharType="begin"/>
      </w:r>
      <w:r>
        <w:instrText xml:space="preserve"> SEQ Figure \* ARABIC </w:instrText>
      </w:r>
      <w:r>
        <w:fldChar w:fldCharType="separate"/>
      </w:r>
      <w:r w:rsidR="00472D7B">
        <w:rPr>
          <w:noProof/>
        </w:rPr>
        <w:t>24</w:t>
      </w:r>
      <w:r>
        <w:fldChar w:fldCharType="end"/>
      </w:r>
      <w:r>
        <w:t>: Social Platform Links</w:t>
      </w:r>
      <w:bookmarkEnd w:id="39"/>
    </w:p>
    <w:p w14:paraId="323C8483" w14:textId="6D4D1CCE" w:rsidR="00BB00D0" w:rsidRPr="00472D7B" w:rsidRDefault="00BB00D0" w:rsidP="004F6ED3">
      <w:pPr>
        <w:spacing w:line="360" w:lineRule="auto"/>
        <w:jc w:val="both"/>
        <w:rPr>
          <w:rFonts w:cs="Times New Roman"/>
          <w:b/>
          <w:u w:val="single"/>
        </w:rPr>
      </w:pPr>
      <w:r w:rsidRPr="00472D7B">
        <w:rPr>
          <w:rFonts w:cs="Times New Roman"/>
          <w:b/>
          <w:u w:val="single"/>
        </w:rPr>
        <w:t>Internal Linking</w:t>
      </w:r>
      <w:r w:rsidR="002D02C7" w:rsidRPr="00472D7B">
        <w:rPr>
          <w:rFonts w:cs="Times New Roman"/>
          <w:b/>
          <w:u w:val="single"/>
        </w:rPr>
        <w:t xml:space="preserve"> </w:t>
      </w:r>
    </w:p>
    <w:p w14:paraId="69D13D0B" w14:textId="2A2B9034" w:rsidR="00BB00D0" w:rsidRDefault="00BB00D0" w:rsidP="004F6ED3">
      <w:pPr>
        <w:spacing w:line="360" w:lineRule="auto"/>
        <w:jc w:val="both"/>
        <w:rPr>
          <w:rFonts w:cs="Times New Roman"/>
        </w:rPr>
      </w:pPr>
      <w:r w:rsidRPr="00BB00D0">
        <w:rPr>
          <w:rFonts w:cs="Times New Roman"/>
        </w:rPr>
        <w:lastRenderedPageBreak/>
        <w:t>Internal links are hyperlinks that connect various pages within the same website domain, facilitating navigation and access to</w:t>
      </w:r>
      <w:r>
        <w:rPr>
          <w:rFonts w:cs="Times New Roman"/>
        </w:rPr>
        <w:t xml:space="preserve"> relevant content</w:t>
      </w:r>
      <w:r w:rsidRPr="00BB00D0">
        <w:rPr>
          <w:rFonts w:cs="Times New Roman"/>
        </w:rPr>
        <w:t>. They play a pivotal role in providing structure and navigation within a website</w:t>
      </w:r>
      <w:r>
        <w:rPr>
          <w:rFonts w:cs="Times New Roman"/>
        </w:rPr>
        <w:t xml:space="preserve"> </w:t>
      </w:r>
      <w:r>
        <w:rPr>
          <w:rFonts w:cs="Times New Roman"/>
        </w:rPr>
        <w:fldChar w:fldCharType="begin"/>
      </w:r>
      <w:r>
        <w:rPr>
          <w:rFonts w:cs="Times New Roman"/>
        </w:rPr>
        <w:instrText xml:space="preserve"> ADDIN ZOTERO_ITEM CSL_CITATION {"citationID":"CqBWjpZc","properties":{"formattedCitation":"(Harsel, 2023)","plainCitation":"(Harsel, 2023)","noteIndex":0},"citationItems":[{"id":289,"uris":["http://zotero.org/users/local/xdEZbESh/items/WBMQGVCF"],"itemData":{"id":289,"type":"webpage","abstract":"An internal link is a link from one page on your site to another. Learn how they work &amp; how to use them for SEO success.","container-title":"Semrush Blog","language":"en","title":"Internal Links: Ultimate Guide + Strategies","title-short":"Internal Links","URL":"https://www.semrush.com/blog/internal-links/","author":[{"family":"Harsel","given":"Luke"}],"accessed":{"date-parts":[["2024",3,10]]},"issued":{"date-parts":[["2023",12,22]]}}}],"schema":"https://github.com/citation-style-language/schema/raw/master/csl-citation.json"} </w:instrText>
      </w:r>
      <w:r>
        <w:rPr>
          <w:rFonts w:cs="Times New Roman"/>
        </w:rPr>
        <w:fldChar w:fldCharType="separate"/>
      </w:r>
      <w:r w:rsidRPr="00BB00D0">
        <w:rPr>
          <w:rFonts w:cs="Times New Roman"/>
        </w:rPr>
        <w:t>(Harsel, 2023)</w:t>
      </w:r>
      <w:r>
        <w:rPr>
          <w:rFonts w:cs="Times New Roman"/>
        </w:rPr>
        <w:fldChar w:fldCharType="end"/>
      </w:r>
      <w:r>
        <w:rPr>
          <w:rFonts w:cs="Times New Roman"/>
        </w:rPr>
        <w:t xml:space="preserve">.  </w:t>
      </w:r>
    </w:p>
    <w:p w14:paraId="37389D5A" w14:textId="659DB7CE" w:rsidR="004F6ED3" w:rsidRDefault="00BB00D0" w:rsidP="004F6ED3">
      <w:pPr>
        <w:spacing w:line="360" w:lineRule="auto"/>
        <w:jc w:val="both"/>
        <w:rPr>
          <w:rFonts w:cs="Times New Roman"/>
        </w:rPr>
      </w:pPr>
      <w:r w:rsidRPr="00BB00D0">
        <w:rPr>
          <w:rFonts w:cs="Times New Roman"/>
        </w:rPr>
        <w:t>These links can be located in the main navigation menu, footer, or embedded within textual content on webpages</w:t>
      </w:r>
      <w:r>
        <w:rPr>
          <w:rFonts w:cs="Times New Roman"/>
        </w:rPr>
        <w:t xml:space="preserve"> </w:t>
      </w:r>
      <w:r>
        <w:rPr>
          <w:rFonts w:cs="Times New Roman"/>
        </w:rPr>
        <w:fldChar w:fldCharType="begin"/>
      </w:r>
      <w:r>
        <w:rPr>
          <w:rFonts w:cs="Times New Roman"/>
        </w:rPr>
        <w:instrText xml:space="preserve"> ADDIN ZOTERO_ITEM CSL_CITATION {"citationID":"0CpOSQe8","properties":{"formattedCitation":"(Bhan, 2023)","plainCitation":"(Bhan, 2023)","noteIndex":0},"citationItems":[{"id":293,"uris":["http://zotero.org/users/local/xdEZbESh/items/PZM6A2A8"],"itemData":{"id":293,"type":"post-weblog","abstract":"What internal linking isTypes of internal linksBenefits of internal link buildingInternal linking best practicesAdvanced internal linking strategies","container-title":"WordStream","language":"en-US","title":"Internal Linking: Types, Tips &amp; Tactics to Improve Your SEO","title-short":"Internal Linking","URL":"https://www.wordstream.com/blog/ws/2022/05/04/internal-linking","author":[{"family":"Bhan","given":"Manick"}],"accessed":{"date-parts":[["2024",3,10]]},"issued":{"date-parts":[["2023",8,23]]}}}],"schema":"https://github.com/citation-style-language/schema/raw/master/csl-citation.json"} </w:instrText>
      </w:r>
      <w:r>
        <w:rPr>
          <w:rFonts w:cs="Times New Roman"/>
        </w:rPr>
        <w:fldChar w:fldCharType="separate"/>
      </w:r>
      <w:r w:rsidRPr="00BB00D0">
        <w:rPr>
          <w:rFonts w:cs="Times New Roman"/>
        </w:rPr>
        <w:t>(Bhan, 2023)</w:t>
      </w:r>
      <w:r>
        <w:rPr>
          <w:rFonts w:cs="Times New Roman"/>
        </w:rPr>
        <w:fldChar w:fldCharType="end"/>
      </w:r>
      <w:r>
        <w:rPr>
          <w:rFonts w:cs="Times New Roman"/>
        </w:rPr>
        <w:t xml:space="preserve">. </w:t>
      </w:r>
      <w:r w:rsidRPr="00BB00D0">
        <w:rPr>
          <w:rFonts w:cs="Times New Roman"/>
        </w:rPr>
        <w:t>Moreover, internal links assist search engines like Google in discovering, indexing, and comprehending all pages within a website</w:t>
      </w:r>
      <w:r>
        <w:rPr>
          <w:rFonts w:cs="Times New Roman"/>
        </w:rPr>
        <w:t xml:space="preserve">. </w:t>
      </w:r>
      <w:r w:rsidRPr="00BB00D0">
        <w:rPr>
          <w:rFonts w:cs="Times New Roman"/>
        </w:rPr>
        <w:t>When employed strategically, these links contribute to higher search engine rankings, as Google perceives pages with valuable internal links as more significant, thereby enhancing the website's visibility</w:t>
      </w:r>
      <w:r>
        <w:rPr>
          <w:rFonts w:cs="Times New Roman"/>
        </w:rPr>
        <w:t xml:space="preserve"> </w:t>
      </w:r>
      <w:r>
        <w:rPr>
          <w:rFonts w:cs="Times New Roman"/>
        </w:rPr>
        <w:fldChar w:fldCharType="begin"/>
      </w:r>
      <w:r>
        <w:rPr>
          <w:rFonts w:cs="Times New Roman"/>
        </w:rPr>
        <w:instrText xml:space="preserve"> ADDIN ZOTERO_ITEM CSL_CITATION {"citationID":"VlkC0Oem","properties":{"formattedCitation":"(Dean, 2023)","plainCitation":"(Dean, 2023)","noteIndex":0},"citationItems":[{"id":291,"uris":["http://zotero.org/users/local/xdEZbESh/items/8CDBALTB"],"itemData":{"id":291,"type":"webpage","abstract":"What is internal linking? And why is it important? Learn everything you need to know about internal links and SEO right here.","container-title":"Backlinko","language":"en-US","title":"Internal Linking for SEO: The Complete Guide","title-short":"Internal Linking for SEO","URL":"https://backlinko.com/hub/seo/internal-links","author":[{"family":"Dean","given":"Brian"}],"accessed":{"date-parts":[["2024",3,10]]},"issued":{"date-parts":[["2023",11,14]]}}}],"schema":"https://github.com/citation-style-language/schema/raw/master/csl-citation.json"} </w:instrText>
      </w:r>
      <w:r>
        <w:rPr>
          <w:rFonts w:cs="Times New Roman"/>
        </w:rPr>
        <w:fldChar w:fldCharType="separate"/>
      </w:r>
      <w:r w:rsidRPr="00BB00D0">
        <w:rPr>
          <w:rFonts w:cs="Times New Roman"/>
        </w:rPr>
        <w:t>(Dean, 2023)</w:t>
      </w:r>
      <w:r>
        <w:rPr>
          <w:rFonts w:cs="Times New Roman"/>
        </w:rPr>
        <w:fldChar w:fldCharType="end"/>
      </w:r>
      <w:r>
        <w:rPr>
          <w:rFonts w:cs="Times New Roman"/>
        </w:rPr>
        <w:t xml:space="preserve">. </w:t>
      </w:r>
    </w:p>
    <w:p w14:paraId="1C44732C" w14:textId="0ADD298A" w:rsidR="00DF4563" w:rsidRDefault="001B5BEF" w:rsidP="00DF4563">
      <w:pPr>
        <w:spacing w:line="360" w:lineRule="auto"/>
        <w:jc w:val="both"/>
        <w:rPr>
          <w:rFonts w:cs="Times New Roman"/>
        </w:rPr>
      </w:pPr>
      <w:r w:rsidRPr="001B5BEF">
        <w:rPr>
          <w:rFonts w:cs="Times New Roman"/>
        </w:rPr>
        <w:t xml:space="preserve">Internal links have been integrated into the microsite's navigation panel, enhancing user experience by facilitating seamless navigation between webpages. </w:t>
      </w:r>
    </w:p>
    <w:p w14:paraId="5D6516D6" w14:textId="4256F7A2" w:rsidR="00E50F60" w:rsidRDefault="00E50F60" w:rsidP="00472D7B">
      <w:pPr>
        <w:pStyle w:val="Caption"/>
        <w:jc w:val="center"/>
      </w:pPr>
      <w:r>
        <w:rPr>
          <w:noProof/>
        </w:rPr>
        <mc:AlternateContent>
          <mc:Choice Requires="wps">
            <w:drawing>
              <wp:anchor distT="0" distB="0" distL="114300" distR="114300" simplePos="0" relativeHeight="251715584" behindDoc="0" locked="0" layoutInCell="1" allowOverlap="1" wp14:anchorId="1C6A186E" wp14:editId="05879610">
                <wp:simplePos x="0" y="0"/>
                <wp:positionH relativeFrom="margin">
                  <wp:posOffset>3780989</wp:posOffset>
                </wp:positionH>
                <wp:positionV relativeFrom="page">
                  <wp:posOffset>8898799</wp:posOffset>
                </wp:positionV>
                <wp:extent cx="1789430" cy="176349"/>
                <wp:effectExtent l="0" t="0" r="20320" b="14605"/>
                <wp:wrapNone/>
                <wp:docPr id="193" name="Rectangle 193"/>
                <wp:cNvGraphicFramePr/>
                <a:graphic xmlns:a="http://schemas.openxmlformats.org/drawingml/2006/main">
                  <a:graphicData uri="http://schemas.microsoft.com/office/word/2010/wordprocessingShape">
                    <wps:wsp>
                      <wps:cNvSpPr/>
                      <wps:spPr>
                        <a:xfrm>
                          <a:off x="0" y="0"/>
                          <a:ext cx="1789430" cy="17634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248AEB94" w14:textId="77777777" w:rsidR="00001619" w:rsidRDefault="00001619" w:rsidP="00DF4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A186E" id="Rectangle 193" o:spid="_x0000_s1033" style="position:absolute;left:0;text-align:left;margin-left:297.7pt;margin-top:700.7pt;width:140.9pt;height:13.9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" filled="f" strokecolor="red" strokeweight="1pt">
                <v:textbox>
                  <w:txbxContent>
                    <w:p w14:paraId="248AEB94" w14:textId="77777777" w:rsidR="00001619" w:rsidRDefault="00001619" w:rsidP="00DF4563">
                      <w:pPr>
                        <w:jc w:val="center"/>
                      </w:pPr>
                    </w:p>
                  </w:txbxContent>
                </v:textbox>
                <w10:wrap anchorx="margin" anchory="page"/>
              </v:rect>
            </w:pict>
          </mc:Fallback>
        </mc:AlternateContent>
      </w:r>
      <w:r w:rsidR="00DF4563" w:rsidRPr="00DF4563">
        <w:rPr>
          <w:rFonts w:cs="Times New Roman"/>
        </w:rPr>
        <w:drawing>
          <wp:inline distT="0" distB="0" distL="0" distR="0" wp14:anchorId="2873B7FA" wp14:editId="4DA93288">
            <wp:extent cx="5731510" cy="881380"/>
            <wp:effectExtent l="0" t="0" r="254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881380"/>
                    </a:xfrm>
                    <a:prstGeom prst="rect">
                      <a:avLst/>
                    </a:prstGeom>
                  </pic:spPr>
                </pic:pic>
              </a:graphicData>
            </a:graphic>
          </wp:inline>
        </w:drawing>
      </w:r>
    </w:p>
    <w:p w14:paraId="60FE1477" w14:textId="68D563DD" w:rsidR="00DF4563" w:rsidRDefault="00472D7B" w:rsidP="00472D7B">
      <w:pPr>
        <w:pStyle w:val="Caption"/>
        <w:jc w:val="center"/>
        <w:rPr>
          <w:rFonts w:cs="Times New Roman"/>
        </w:rPr>
      </w:pPr>
      <w:bookmarkStart w:id="40" w:name="_Toc161274251"/>
      <w:r>
        <w:t xml:space="preserve">Figure </w:t>
      </w:r>
      <w:r>
        <w:fldChar w:fldCharType="begin"/>
      </w:r>
      <w:r>
        <w:instrText xml:space="preserve"> SEQ Figure \* ARABIC </w:instrText>
      </w:r>
      <w:r>
        <w:fldChar w:fldCharType="separate"/>
      </w:r>
      <w:r>
        <w:rPr>
          <w:noProof/>
        </w:rPr>
        <w:t>25</w:t>
      </w:r>
      <w:r>
        <w:fldChar w:fldCharType="end"/>
      </w:r>
      <w:r>
        <w:t>: Navigation Panel</w:t>
      </w:r>
      <w:bookmarkEnd w:id="40"/>
    </w:p>
    <w:p w14:paraId="1B13D3CA" w14:textId="7FBDF3D7" w:rsidR="006B332F" w:rsidRDefault="001B5BEF" w:rsidP="004F6ED3">
      <w:pPr>
        <w:spacing w:line="360" w:lineRule="auto"/>
        <w:jc w:val="both"/>
        <w:rPr>
          <w:rFonts w:cs="Times New Roman"/>
        </w:rPr>
      </w:pPr>
      <w:r w:rsidRPr="001B5BEF">
        <w:rPr>
          <w:rFonts w:cs="Times New Roman"/>
        </w:rPr>
        <w:t>Additionally, buttons have been strategically placed throughout the website, redirecting users to relevant pages within the site, further improving usability and ensuring a smooth browsing experience.</w:t>
      </w:r>
    </w:p>
    <w:p w14:paraId="044AAB46" w14:textId="77777777" w:rsidR="00E50F60" w:rsidRDefault="00E50F60" w:rsidP="00472D7B">
      <w:pPr>
        <w:pStyle w:val="Caption"/>
        <w:jc w:val="center"/>
      </w:pPr>
      <w:r>
        <w:rPr>
          <w:noProof/>
        </w:rPr>
        <mc:AlternateContent>
          <mc:Choice Requires="wps">
            <w:drawing>
              <wp:anchor distT="0" distB="0" distL="114300" distR="114300" simplePos="0" relativeHeight="251719680" behindDoc="0" locked="0" layoutInCell="1" allowOverlap="1" wp14:anchorId="3CB80772" wp14:editId="619AA176">
                <wp:simplePos x="0" y="0"/>
                <wp:positionH relativeFrom="margin">
                  <wp:posOffset>1282065</wp:posOffset>
                </wp:positionH>
                <wp:positionV relativeFrom="page">
                  <wp:posOffset>3977532</wp:posOffset>
                </wp:positionV>
                <wp:extent cx="914400" cy="201930"/>
                <wp:effectExtent l="0" t="0" r="19050" b="26670"/>
                <wp:wrapNone/>
                <wp:docPr id="195" name="Rectangle 195"/>
                <wp:cNvGraphicFramePr/>
                <a:graphic xmlns:a="http://schemas.openxmlformats.org/drawingml/2006/main">
                  <a:graphicData uri="http://schemas.microsoft.com/office/word/2010/wordprocessingShape">
                    <wps:wsp>
                      <wps:cNvSpPr/>
                      <wps:spPr>
                        <a:xfrm>
                          <a:off x="0" y="0"/>
                          <a:ext cx="914400" cy="20193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235A76E6" w14:textId="77777777" w:rsidR="00001619" w:rsidRDefault="00001619" w:rsidP="00DF4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80772" id="Rectangle 195" o:spid="_x0000_s1034" style="position:absolute;left:0;text-align:left;margin-left:100.95pt;margin-top:313.2pt;width:1in;height:15.9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" filled="f" strokecolor="red" strokeweight="1pt">
                <v:textbox>
                  <w:txbxContent>
                    <w:p w14:paraId="235A76E6" w14:textId="77777777" w:rsidR="00001619" w:rsidRDefault="00001619" w:rsidP="00DF4563">
                      <w:pPr>
                        <w:jc w:val="center"/>
                      </w:pPr>
                    </w:p>
                  </w:txbxContent>
                </v:textbox>
                <w10:wrap anchorx="margin" anchory="page"/>
              </v:rect>
            </w:pict>
          </mc:Fallback>
        </mc:AlternateContent>
      </w:r>
      <w:r w:rsidR="00472D7B">
        <w:rPr>
          <w:noProof/>
        </w:rPr>
        <mc:AlternateContent>
          <mc:Choice Requires="wps">
            <w:drawing>
              <wp:anchor distT="0" distB="0" distL="114300" distR="114300" simplePos="0" relativeHeight="251717632" behindDoc="0" locked="0" layoutInCell="1" allowOverlap="1" wp14:anchorId="700D8D6C" wp14:editId="0CF251B8">
                <wp:simplePos x="0" y="0"/>
                <wp:positionH relativeFrom="margin">
                  <wp:align>center</wp:align>
                </wp:positionH>
                <wp:positionV relativeFrom="page">
                  <wp:posOffset>3374019</wp:posOffset>
                </wp:positionV>
                <wp:extent cx="1789430" cy="207645"/>
                <wp:effectExtent l="0" t="0" r="20320" b="20955"/>
                <wp:wrapNone/>
                <wp:docPr id="194" name="Rectangle 194"/>
                <wp:cNvGraphicFramePr/>
                <a:graphic xmlns:a="http://schemas.openxmlformats.org/drawingml/2006/main">
                  <a:graphicData uri="http://schemas.microsoft.com/office/word/2010/wordprocessingShape">
                    <wps:wsp>
                      <wps:cNvSpPr/>
                      <wps:spPr>
                        <a:xfrm>
                          <a:off x="0" y="0"/>
                          <a:ext cx="1789430" cy="207645"/>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75FB81FC" w14:textId="77777777" w:rsidR="00001619" w:rsidRDefault="00001619" w:rsidP="00DF4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D8D6C" id="Rectangle 194" o:spid="_x0000_s1035" style="position:absolute;left:0;text-align:left;margin-left:0;margin-top:265.65pt;width:140.9pt;height:16.35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" filled="f" strokecolor="red" strokeweight="1pt">
                <v:textbox>
                  <w:txbxContent>
                    <w:p w14:paraId="75FB81FC" w14:textId="77777777" w:rsidR="00001619" w:rsidRDefault="00001619" w:rsidP="00DF4563">
                      <w:pPr>
                        <w:jc w:val="center"/>
                      </w:pPr>
                    </w:p>
                  </w:txbxContent>
                </v:textbox>
                <w10:wrap anchorx="margin" anchory="page"/>
              </v:rect>
            </w:pict>
          </mc:Fallback>
        </mc:AlternateContent>
      </w:r>
      <w:r w:rsidR="00DF4563" w:rsidRPr="00DF4563">
        <w:rPr>
          <w:rFonts w:cs="Times New Roman"/>
        </w:rPr>
        <w:drawing>
          <wp:inline distT="0" distB="0" distL="0" distR="0" wp14:anchorId="1B63F5EF" wp14:editId="426DCFF0">
            <wp:extent cx="5731510" cy="265430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2654300"/>
                    </a:xfrm>
                    <a:prstGeom prst="rect">
                      <a:avLst/>
                    </a:prstGeom>
                  </pic:spPr>
                </pic:pic>
              </a:graphicData>
            </a:graphic>
          </wp:inline>
        </w:drawing>
      </w:r>
    </w:p>
    <w:p w14:paraId="1FE4337C" w14:textId="4FEAF876" w:rsidR="001B5BEF" w:rsidRPr="001B5BEF" w:rsidRDefault="00472D7B" w:rsidP="00472D7B">
      <w:pPr>
        <w:pStyle w:val="Caption"/>
        <w:jc w:val="center"/>
        <w:rPr>
          <w:rFonts w:cs="Times New Roman"/>
        </w:rPr>
      </w:pPr>
      <w:bookmarkStart w:id="41" w:name="_Toc161274252"/>
      <w:r>
        <w:t xml:space="preserve">Figure </w:t>
      </w:r>
      <w:r>
        <w:fldChar w:fldCharType="begin"/>
      </w:r>
      <w:r>
        <w:instrText xml:space="preserve"> SEQ Figure \* ARABIC </w:instrText>
      </w:r>
      <w:r>
        <w:fldChar w:fldCharType="separate"/>
      </w:r>
      <w:r>
        <w:rPr>
          <w:noProof/>
        </w:rPr>
        <w:t>26</w:t>
      </w:r>
      <w:r>
        <w:fldChar w:fldCharType="end"/>
      </w:r>
      <w:r>
        <w:t>: Internal Links</w:t>
      </w:r>
      <w:bookmarkEnd w:id="41"/>
    </w:p>
    <w:p w14:paraId="7EDBEA6A" w14:textId="1B2AF18E" w:rsidR="00BB00D0" w:rsidRPr="00472D7B" w:rsidRDefault="00472D7B" w:rsidP="00472D7B">
      <w:pPr>
        <w:pStyle w:val="Heading2"/>
        <w:spacing w:line="360" w:lineRule="auto"/>
      </w:pPr>
      <w:bookmarkStart w:id="42" w:name="_Toc161274195"/>
      <w:r>
        <w:lastRenderedPageBreak/>
        <w:t xml:space="preserve">Part F – </w:t>
      </w:r>
      <w:r w:rsidR="00BB00D0" w:rsidRPr="00472D7B">
        <w:t>PageRank</w:t>
      </w:r>
      <w:r>
        <w:t xml:space="preserve"> Algorithm</w:t>
      </w:r>
      <w:bookmarkEnd w:id="42"/>
    </w:p>
    <w:p w14:paraId="009B279C" w14:textId="40A6958F" w:rsidR="00BB00D0" w:rsidRDefault="00BB00D0" w:rsidP="00BB00D0">
      <w:pPr>
        <w:spacing w:line="360" w:lineRule="auto"/>
        <w:jc w:val="both"/>
        <w:rPr>
          <w:rFonts w:cs="Times New Roman"/>
        </w:rPr>
      </w:pPr>
      <w:r w:rsidRPr="00BB00D0">
        <w:rPr>
          <w:rFonts w:cs="Times New Roman"/>
        </w:rPr>
        <w:t>PageRank is a webpage ranking system pioneered by Larry Page and utilized by Google to gauge the significance of webpages, primarily based on the quality and quantity of inbound links they receive</w:t>
      </w:r>
      <w:r w:rsidRPr="00BB00D0">
        <w:rPr>
          <w:rFonts w:cs="Times New Roman"/>
        </w:rPr>
        <w:fldChar w:fldCharType="begin"/>
      </w:r>
      <w:r w:rsidRPr="00BB00D0">
        <w:rPr>
          <w:rFonts w:cs="Times New Roman"/>
        </w:rPr>
        <w:instrText xml:space="preserve"> ADDIN ZOTERO_ITEM CSL_CITATION {"citationID":"fAnsxtmf","properties":{"formattedCitation":"(Varangouli, 2023)","plainCitation":"(Varangouli, 2023)","noteIndex":0},"citationItems":[{"id":297,"uris":["http://zotero.org/users/local/xdEZbESh/items/SEWW9EMM"],"itemData":{"id":297,"type":"webpage","abstract":"Google PageRank measures a webpage’s importance based on the quality and quantity of links pointing to it.","container-title":"Semrush Blog","language":"en","title":"Everything You Need to Know About Google PageRank","URL":"https://www.semrush.com/blog/pagerank/","author":[{"family":"Varangouli","given":"Erika"}],"accessed":{"date-parts":[["2024",3,10]]},"issued":{"date-parts":[["2023",6,6]]}}}],"schema":"https://github.com/citation-style-language/schema/raw/master/csl-citation.json"} </w:instrText>
      </w:r>
      <w:r w:rsidRPr="00BB00D0">
        <w:rPr>
          <w:rFonts w:cs="Times New Roman"/>
        </w:rPr>
        <w:fldChar w:fldCharType="separate"/>
      </w:r>
      <w:r w:rsidRPr="00BB00D0">
        <w:rPr>
          <w:rFonts w:cs="Times New Roman"/>
        </w:rPr>
        <w:t>(Varangouli, 2023)</w:t>
      </w:r>
      <w:r w:rsidRPr="00BB00D0">
        <w:rPr>
          <w:rFonts w:cs="Times New Roman"/>
        </w:rPr>
        <w:fldChar w:fldCharType="end"/>
      </w:r>
      <w:r w:rsidRPr="00BB00D0">
        <w:rPr>
          <w:rFonts w:cs="Times New Roman"/>
        </w:rPr>
        <w:t xml:space="preserve">.  Each inbound link functions as a recommendation or endorsement for the webpage, incrementally boosting its rank </w:t>
      </w:r>
      <w:r w:rsidRPr="00BB00D0">
        <w:rPr>
          <w:rFonts w:cs="Times New Roman"/>
        </w:rPr>
        <w:fldChar w:fldCharType="begin"/>
      </w:r>
      <w:r w:rsidRPr="00BB00D0">
        <w:rPr>
          <w:rFonts w:cs="Times New Roman"/>
        </w:rPr>
        <w:instrText xml:space="preserve"> ADDIN ZOTERO_ITEM CSL_CITATION {"citationID":"iZM20CEk","properties":{"formattedCitation":"(Yell, 2011)","plainCitation":"(Yell, 2011)","noteIndex":0},"citationItems":[{"id":301,"uris":["http://zotero.org/users/local/xdEZbESh/items/9TKZBKEU"],"itemData":{"id":301,"type":"post-weblog","abstract":"What is Page Rank? Find out why it's important for your website and your business. Visit Yell Business now for more information.","container-title":"Yell Business","language":"en-GB","title":"What Is Page Rank and Why Is It Important?","URL":"https://business.yell.com/knowledge/what-is-page-rank-and-why-is-it-important/","author":[{"family":"Yell","given":""}],"accessed":{"date-parts":[["2024",3,10]]},"issued":{"date-parts":[["2011",9,19]]}}}],"schema":"https://github.com/citation-style-language/schema/raw/master/csl-citation.json"} </w:instrText>
      </w:r>
      <w:r w:rsidRPr="00BB00D0">
        <w:rPr>
          <w:rFonts w:cs="Times New Roman"/>
        </w:rPr>
        <w:fldChar w:fldCharType="separate"/>
      </w:r>
      <w:r w:rsidRPr="00BB00D0">
        <w:rPr>
          <w:rFonts w:cs="Times New Roman"/>
        </w:rPr>
        <w:t>(Yell, 2011)</w:t>
      </w:r>
      <w:r w:rsidRPr="00BB00D0">
        <w:rPr>
          <w:rFonts w:cs="Times New Roman"/>
        </w:rPr>
        <w:fldChar w:fldCharType="end"/>
      </w:r>
      <w:r w:rsidRPr="00BB00D0">
        <w:rPr>
          <w:rFonts w:cs="Times New Roman"/>
        </w:rPr>
        <w:t xml:space="preserve">. </w:t>
      </w:r>
    </w:p>
    <w:p w14:paraId="2B11B1AA" w14:textId="0C7DC6C4" w:rsidR="00BB00D0" w:rsidRPr="00BB00D0" w:rsidRDefault="00BB00D0" w:rsidP="00BB00D0">
      <w:pPr>
        <w:spacing w:line="360" w:lineRule="auto"/>
        <w:jc w:val="both"/>
        <w:rPr>
          <w:rFonts w:cs="Times New Roman"/>
        </w:rPr>
      </w:pPr>
      <w:r w:rsidRPr="00BB00D0">
        <w:rPr>
          <w:rFonts w:cs="Times New Roman"/>
        </w:rPr>
        <w:t xml:space="preserve">The PageRank is computed through a proprietary mathematical formula that treats each link to a webpage as a vote of confidence. This process resembles a popularity contest, where the webpage is compared to others with similar content and keywords. Ultimately, the webpage with the highest number of valuable links earns a higher rank </w:t>
      </w:r>
      <w:r w:rsidRPr="00BB00D0">
        <w:rPr>
          <w:rFonts w:cs="Times New Roman"/>
        </w:rPr>
        <w:fldChar w:fldCharType="begin"/>
      </w:r>
      <w:r w:rsidRPr="00BB00D0">
        <w:rPr>
          <w:rFonts w:cs="Times New Roman"/>
        </w:rPr>
        <w:instrText xml:space="preserve"> ADDIN ZOTERO_ITEM CSL_CITATION {"citationID":"1V9AsX1y","properties":{"formattedCitation":"(Leuangpaseuth, 2022)","plainCitation":"(Leuangpaseuth, 2022)","noteIndex":0},"citationItems":[{"id":299,"uris":["http://zotero.org/users/local/xdEZbESh/items/ZDZ9SPZQ"],"itemData":{"id":299,"type":"webpage","abstract":"Clearscope is the best-in-class SEO content optimization platform that drives search traffic. Our streamlined tools simplify SEO writing so you create first-rate content that ranks.","language":"en","title":"What Is Pagerank? And Does It Matter For SEO Anymore? | Clearscope","title-short":"What Is Pagerank?","URL":"https://www.clearscope.io/blog/what-is-pagerank","author":[{"family":"Leuangpaseuth","given":"Brandon"}],"accessed":{"date-parts":[["2024",3,10]]},"issued":{"date-parts":[["2022",8,11]]}}}],"schema":"https://github.com/citation-style-language/schema/raw/master/csl-citation.json"} </w:instrText>
      </w:r>
      <w:r w:rsidRPr="00BB00D0">
        <w:rPr>
          <w:rFonts w:cs="Times New Roman"/>
        </w:rPr>
        <w:fldChar w:fldCharType="separate"/>
      </w:r>
      <w:r w:rsidRPr="00BB00D0">
        <w:rPr>
          <w:rFonts w:cs="Times New Roman"/>
        </w:rPr>
        <w:t>(Leuangpaseuth, 2022)</w:t>
      </w:r>
      <w:r w:rsidRPr="00BB00D0">
        <w:rPr>
          <w:rFonts w:cs="Times New Roman"/>
        </w:rPr>
        <w:fldChar w:fldCharType="end"/>
      </w:r>
      <w:r w:rsidRPr="00BB00D0">
        <w:rPr>
          <w:rFonts w:cs="Times New Roman"/>
        </w:rPr>
        <w:t xml:space="preserve">. </w:t>
      </w:r>
    </w:p>
    <w:p w14:paraId="0CA9D794" w14:textId="77777777" w:rsidR="00472D7B" w:rsidRDefault="00147E6F" w:rsidP="00472D7B">
      <w:pPr>
        <w:pStyle w:val="Caption"/>
        <w:jc w:val="center"/>
        <w:rPr>
          <w:rFonts w:cs="Times New Roman"/>
        </w:rPr>
      </w:pPr>
      <w:r>
        <w:rPr>
          <w:rFonts w:cs="Times New Roman"/>
        </w:rPr>
        <w:pict w14:anchorId="04D12A81">
          <v:shape id="_x0000_i1417" type="#_x0000_t75" style="width:212.35pt;height:212.35pt" o:bordertopcolor="this" o:borderleftcolor="this" o:borderbottomcolor="this" o:borderrightcolor="this">
            <v:imagedata r:id="rId44" o:title="PageRank"/>
            <w10:bordertop type="single" width="8"/>
            <w10:borderleft type="single" width="8"/>
            <w10:borderbottom type="single" width="8"/>
            <w10:borderright type="single" width="8"/>
          </v:shape>
        </w:pict>
      </w:r>
    </w:p>
    <w:p w14:paraId="2C3D8003" w14:textId="548BA79B" w:rsidR="008D2FF8" w:rsidRDefault="00472D7B" w:rsidP="00472D7B">
      <w:pPr>
        <w:pStyle w:val="Caption"/>
        <w:jc w:val="center"/>
        <w:rPr>
          <w:rFonts w:cs="Times New Roman"/>
        </w:rPr>
      </w:pPr>
      <w:bookmarkStart w:id="43" w:name="_Toc161274253"/>
      <w:r>
        <w:t xml:space="preserve">Figure </w:t>
      </w:r>
      <w:r>
        <w:fldChar w:fldCharType="begin"/>
      </w:r>
      <w:r>
        <w:instrText xml:space="preserve"> SEQ Figure \* ARABIC </w:instrText>
      </w:r>
      <w:r>
        <w:fldChar w:fldCharType="separate"/>
      </w:r>
      <w:r>
        <w:rPr>
          <w:noProof/>
        </w:rPr>
        <w:t>27</w:t>
      </w:r>
      <w:r>
        <w:fldChar w:fldCharType="end"/>
      </w:r>
      <w:r>
        <w:t>: PageRank Algorithm</w:t>
      </w:r>
      <w:bookmarkEnd w:id="43"/>
    </w:p>
    <w:p w14:paraId="0BBCDFBD" w14:textId="5BE99D1E" w:rsidR="00BB00D0" w:rsidRPr="00472D7B" w:rsidRDefault="00BB00D0" w:rsidP="00BB00D0">
      <w:pPr>
        <w:spacing w:line="360" w:lineRule="auto"/>
        <w:jc w:val="both"/>
        <w:rPr>
          <w:rFonts w:cs="Times New Roman"/>
          <w:b/>
          <w:u w:val="single"/>
        </w:rPr>
      </w:pPr>
      <w:r w:rsidRPr="00472D7B">
        <w:rPr>
          <w:rFonts w:cs="Times New Roman"/>
          <w:b/>
          <w:u w:val="single"/>
        </w:rPr>
        <w:t>Rationale and Intuition behind the Page Rank Algorithm</w:t>
      </w:r>
    </w:p>
    <w:p w14:paraId="29E8EFAC" w14:textId="36CFD02D" w:rsidR="00BB00D0" w:rsidRPr="00472D7B" w:rsidRDefault="00BB00D0" w:rsidP="00BB00D0">
      <w:pPr>
        <w:spacing w:line="360" w:lineRule="auto"/>
        <w:jc w:val="both"/>
        <w:rPr>
          <w:rFonts w:cs="Times New Roman"/>
          <w:b/>
        </w:rPr>
      </w:pPr>
      <w:r w:rsidRPr="00472D7B">
        <w:rPr>
          <w:rFonts w:cs="Times New Roman"/>
          <w:b/>
        </w:rPr>
        <w:t>Links as Votes</w:t>
      </w:r>
    </w:p>
    <w:p w14:paraId="2B8E340A" w14:textId="60C5BC09" w:rsidR="00BB00D0" w:rsidRDefault="00BB00D0" w:rsidP="00BB00D0">
      <w:pPr>
        <w:spacing w:line="360" w:lineRule="auto"/>
        <w:jc w:val="both"/>
        <w:rPr>
          <w:rFonts w:cs="Times New Roman"/>
        </w:rPr>
      </w:pPr>
      <w:r w:rsidRPr="00BB00D0">
        <w:rPr>
          <w:rFonts w:cs="Times New Roman"/>
        </w:rPr>
        <w:t xml:space="preserve">Originally, PageRank operated on the principle that links served as endorsements, reflecting trust and authority towards a website. In this view, an increased number of links equated to a greater number of endorsements, leading to higher precedence for websites with a greater quantity of links and thus a higher rank </w:t>
      </w:r>
      <w:r>
        <w:rPr>
          <w:rFonts w:cs="Times New Roman"/>
        </w:rPr>
        <w:fldChar w:fldCharType="begin"/>
      </w:r>
      <w:r>
        <w:rPr>
          <w:rFonts w:cs="Times New Roman"/>
        </w:rPr>
        <w:instrText xml:space="preserve"> ADDIN ZOTERO_ITEM CSL_CITATION {"citationID":"nY8SMw8y","properties":{"formattedCitation":"(Varangouli, 2023)","plainCitation":"(Varangouli, 2023)","noteIndex":0},"citationItems":[{"id":297,"uris":["http://zotero.org/users/local/xdEZbESh/items/SEWW9EMM"],"itemData":{"id":297,"type":"webpage","abstract":"Google PageRank measures a webpage’s importance based on the quality and quantity of links pointing to it.","container-title":"Semrush Blog","language":"en","title":"Everything You Need to Know About Google PageRank","URL":"https://www.semrush.com/blog/pagerank/","author":[{"family":"Varangouli","given":"Erika"}],"accessed":{"date-parts":[["2024",3,10]]},"issued":{"date-parts":[["2023",6,6]]}}}],"schema":"https://github.com/citation-style-language/schema/raw/master/csl-citation.json"} </w:instrText>
      </w:r>
      <w:r>
        <w:rPr>
          <w:rFonts w:cs="Times New Roman"/>
        </w:rPr>
        <w:fldChar w:fldCharType="separate"/>
      </w:r>
      <w:r w:rsidRPr="00BB00D0">
        <w:rPr>
          <w:rFonts w:cs="Times New Roman"/>
        </w:rPr>
        <w:t>(Varangouli, 2023)</w:t>
      </w:r>
      <w:r>
        <w:rPr>
          <w:rFonts w:cs="Times New Roman"/>
        </w:rPr>
        <w:fldChar w:fldCharType="end"/>
      </w:r>
      <w:r>
        <w:rPr>
          <w:rFonts w:cs="Times New Roman"/>
        </w:rPr>
        <w:t xml:space="preserve">. </w:t>
      </w:r>
    </w:p>
    <w:p w14:paraId="5379B482" w14:textId="3ADA4024" w:rsidR="00BB00D0" w:rsidRPr="00472D7B" w:rsidRDefault="00BB00D0" w:rsidP="00BB00D0">
      <w:pPr>
        <w:spacing w:line="360" w:lineRule="auto"/>
        <w:jc w:val="both"/>
        <w:rPr>
          <w:rFonts w:cs="Times New Roman"/>
          <w:b/>
        </w:rPr>
      </w:pPr>
      <w:r w:rsidRPr="00472D7B">
        <w:rPr>
          <w:rFonts w:cs="Times New Roman"/>
          <w:b/>
        </w:rPr>
        <w:t>Quality of Votes</w:t>
      </w:r>
    </w:p>
    <w:p w14:paraId="7B85E271" w14:textId="49CF4A09" w:rsidR="00BB00D0" w:rsidRDefault="00BB00D0" w:rsidP="00BB00D0">
      <w:pPr>
        <w:spacing w:line="360" w:lineRule="auto"/>
        <w:jc w:val="both"/>
        <w:rPr>
          <w:rFonts w:cs="Times New Roman"/>
        </w:rPr>
      </w:pPr>
      <w:r w:rsidRPr="00BB00D0">
        <w:rPr>
          <w:rFonts w:cs="Times New Roman"/>
        </w:rPr>
        <w:t xml:space="preserve">While links indeed function as votes for websites, their significance isn't uniform across the board. The weight of a vote is contingent upon the importance of the source site and its content. </w:t>
      </w:r>
      <w:r w:rsidRPr="00BB00D0">
        <w:rPr>
          <w:rFonts w:cs="Times New Roman"/>
        </w:rPr>
        <w:lastRenderedPageBreak/>
        <w:t xml:space="preserve">Consequently, the more popular and significant the source site, the more substantial the value of the vote it provides </w:t>
      </w:r>
      <w:r>
        <w:rPr>
          <w:rFonts w:cs="Times New Roman"/>
        </w:rPr>
        <w:fldChar w:fldCharType="begin"/>
      </w:r>
      <w:r>
        <w:rPr>
          <w:rFonts w:cs="Times New Roman"/>
        </w:rPr>
        <w:instrText xml:space="preserve"> ADDIN ZOTERO_ITEM CSL_CITATION {"citationID":"brsqQDPK","properties":{"formattedCitation":"(Hall, no date)","plainCitation":"(Hall, no date)","noteIndex":0},"citationItems":[{"id":305,"uris":["http://zotero.org/users/local/xdEZbESh/items/E249IMPI"],"itemData":{"id":305,"type":"post-weblog","abstract":"Business owners have to keep up with changes in the algorithm to keep ranking on Google, but with the ranking algorithm changing nearly every year and over 200 known factors influencing page authority, how do marketers keep up? Five Channels can show you how.","container-title":"Inbound Marketing Services and One Account Manager","language":"en-US","title":"The Google Ranking Algorithm: Why is it So Important? | Five Channels","title-short":"The Google Ranking Algorithm","URL":"https://fivechannels.com/the-google-ranking-algorithm-why-is-it-so-important/","author":[{"family":"Hall","given":""}],"accessed":{"date-parts":[["2024",3,10]]}}}],"schema":"https://github.com/citation-style-language/schema/raw/master/csl-citation.json"} </w:instrText>
      </w:r>
      <w:r>
        <w:rPr>
          <w:rFonts w:cs="Times New Roman"/>
        </w:rPr>
        <w:fldChar w:fldCharType="separate"/>
      </w:r>
      <w:r w:rsidRPr="00BB00D0">
        <w:rPr>
          <w:rFonts w:cs="Times New Roman"/>
        </w:rPr>
        <w:t>(Hall, no date)</w:t>
      </w:r>
      <w:r>
        <w:rPr>
          <w:rFonts w:cs="Times New Roman"/>
        </w:rPr>
        <w:fldChar w:fldCharType="end"/>
      </w:r>
      <w:r>
        <w:rPr>
          <w:rFonts w:cs="Times New Roman"/>
        </w:rPr>
        <w:t>.</w:t>
      </w:r>
    </w:p>
    <w:p w14:paraId="6E684FDE" w14:textId="77777777" w:rsidR="00BB00D0" w:rsidRPr="00472D7B" w:rsidRDefault="00BB00D0" w:rsidP="00BB00D0">
      <w:pPr>
        <w:spacing w:line="360" w:lineRule="auto"/>
        <w:jc w:val="both"/>
        <w:rPr>
          <w:rFonts w:cs="Times New Roman"/>
          <w:b/>
        </w:rPr>
      </w:pPr>
      <w:r w:rsidRPr="00472D7B">
        <w:rPr>
          <w:rFonts w:cs="Times New Roman"/>
          <w:b/>
        </w:rPr>
        <w:t>Iterative Process</w:t>
      </w:r>
    </w:p>
    <w:p w14:paraId="793EB7BB" w14:textId="5366DF42" w:rsidR="00BB00D0" w:rsidRDefault="00BB00D0" w:rsidP="00BB00D0">
      <w:pPr>
        <w:spacing w:line="360" w:lineRule="auto"/>
        <w:jc w:val="both"/>
        <w:rPr>
          <w:rFonts w:cs="Times New Roman"/>
        </w:rPr>
      </w:pPr>
      <w:r w:rsidRPr="00BB00D0">
        <w:rPr>
          <w:rFonts w:cs="Times New Roman"/>
        </w:rPr>
        <w:t xml:space="preserve">Within the PageRank algorithm, the iterative process continues until convergence is reached, signaling stability in rank. The resultant PageRank scores reflect the importance of individual webpages, with higher-ranked pages being perceived as more influential and thus more likely to be prominently displayed in search engine results </w:t>
      </w:r>
      <w:r>
        <w:rPr>
          <w:rFonts w:cs="Times New Roman"/>
        </w:rPr>
        <w:fldChar w:fldCharType="begin"/>
      </w:r>
      <w:r>
        <w:rPr>
          <w:rFonts w:cs="Times New Roman"/>
        </w:rPr>
        <w:instrText xml:space="preserve"> ADDIN ZOTERO_ITEM CSL_CITATION {"citationID":"3V55Aeym","properties":{"formattedCitation":"(PageRank Algorithm - javatpoint, no date)","plainCitation":"(PageRank Algorithm - javatpoint, no date)","noteIndex":0},"citationItems":[{"id":309,"uris":["http://zotero.org/users/local/xdEZbESh/items/JC79VRLH"],"itemData":{"id":309,"type":"webpage","abstract":"PageRank Algorithm with daa tutorial, introduction, Algorithm, Asymptotic Analysis, Control Structure, Recurrence, Master Method, Recursion Tree Method, Sorting Algorithm, Bubble Sort, Selection Sort, Insertion Sort, Binary Search, Merge Sort, Counting Sort, etc.","container-title":"www.javatpoint.com","language":"en","title":"PageRank Algorithm - javatpoint","URL":"https://www.javatpoint.com/pagerank-algorithm","accessed":{"date-parts":[["2024",3,10]]}}}],"schema":"https://github.com/citation-style-language/schema/raw/master/csl-citation.json"} </w:instrText>
      </w:r>
      <w:r>
        <w:rPr>
          <w:rFonts w:cs="Times New Roman"/>
        </w:rPr>
        <w:fldChar w:fldCharType="separate"/>
      </w:r>
      <w:r w:rsidRPr="00BB00D0">
        <w:rPr>
          <w:rFonts w:cs="Times New Roman"/>
        </w:rPr>
        <w:t>(PageRank Algorithm - javatpoint, no date)</w:t>
      </w:r>
      <w:r>
        <w:rPr>
          <w:rFonts w:cs="Times New Roman"/>
        </w:rPr>
        <w:fldChar w:fldCharType="end"/>
      </w:r>
      <w:r>
        <w:rPr>
          <w:rFonts w:cs="Times New Roman"/>
        </w:rPr>
        <w:t>.</w:t>
      </w:r>
    </w:p>
    <w:p w14:paraId="527208FE" w14:textId="79A12B52" w:rsidR="00BB00D0" w:rsidRPr="00472D7B" w:rsidRDefault="00BB00D0" w:rsidP="00BB00D0">
      <w:pPr>
        <w:spacing w:line="360" w:lineRule="auto"/>
        <w:jc w:val="both"/>
        <w:rPr>
          <w:rFonts w:cs="Times New Roman"/>
          <w:b/>
          <w:u w:val="single"/>
        </w:rPr>
      </w:pPr>
      <w:r w:rsidRPr="00472D7B">
        <w:rPr>
          <w:rFonts w:cs="Times New Roman"/>
          <w:b/>
          <w:u w:val="single"/>
        </w:rPr>
        <w:t>Manipulation and Countermeasures in Page Ranking</w:t>
      </w:r>
    </w:p>
    <w:p w14:paraId="3707CF4B" w14:textId="2FD74ADE" w:rsidR="00BB00D0" w:rsidRPr="00BB00D0" w:rsidRDefault="00BB00D0" w:rsidP="00BB00D0">
      <w:pPr>
        <w:spacing w:line="360" w:lineRule="auto"/>
        <w:jc w:val="both"/>
        <w:rPr>
          <w:rFonts w:cs="Times New Roman"/>
          <w:b/>
        </w:rPr>
      </w:pPr>
      <w:r w:rsidRPr="00BB00D0">
        <w:rPr>
          <w:rFonts w:cs="Times New Roman"/>
          <w:b/>
        </w:rPr>
        <w:t>Manipulation</w:t>
      </w:r>
    </w:p>
    <w:p w14:paraId="715FF432" w14:textId="329C21EE" w:rsidR="00BB00D0" w:rsidRDefault="00BB00D0" w:rsidP="00BB00D0">
      <w:pPr>
        <w:spacing w:line="360" w:lineRule="auto"/>
        <w:jc w:val="both"/>
        <w:rPr>
          <w:rFonts w:cs="Times New Roman"/>
        </w:rPr>
      </w:pPr>
      <w:r w:rsidRPr="00BB00D0">
        <w:rPr>
          <w:rFonts w:cs="Times New Roman"/>
        </w:rPr>
        <w:t xml:space="preserve">Initially, the PageRank score was openly displayed in the Google Toolbar. Over time, as web pages became inundated with keywords and website owners sought to manipulate PageRank, they resorted to artificially injecting spam links and backlinks into their sites. </w:t>
      </w:r>
      <w:r>
        <w:rPr>
          <w:rFonts w:cs="Times New Roman"/>
        </w:rPr>
        <w:fldChar w:fldCharType="begin"/>
      </w:r>
      <w:r>
        <w:rPr>
          <w:rFonts w:cs="Times New Roman"/>
        </w:rPr>
        <w:instrText xml:space="preserve"> ADDIN ZOTERO_ITEM CSL_CITATION {"citationID":"8C9Hhelg","properties":{"formattedCitation":"(Verzhbitskaia, 2024)","plainCitation":"(Verzhbitskaia, 2024)","noteIndex":0},"citationItems":[{"id":307,"uris":["http://zotero.org/users/local/xdEZbESh/items/PEQ3Q38B"],"itemData":{"id":307,"type":"webpage","abstract":"Check everything we know about Google's PageRank today, learn how to optimize your website, and see some predictions on PageRank's future.","language":"en","note":"section: Google Algo Updates, Google SEO, Link Building","title":"Google's PageRank Algorithm: Explained and Tested","title-short":"Google's PageRank Algorithm","URL":"https://www.link-assistant.com/news/google-pagerank-algorithm.html","author":[{"family":"Verzhbitskaia","given":"Zlata"}],"accessed":{"date-parts":[["2024",3,10]]},"issued":{"date-parts":[["2024",1,18]]}}}],"schema":"https://github.com/citation-style-language/schema/raw/master/csl-citation.json"} </w:instrText>
      </w:r>
      <w:r>
        <w:rPr>
          <w:rFonts w:cs="Times New Roman"/>
        </w:rPr>
        <w:fldChar w:fldCharType="separate"/>
      </w:r>
      <w:r w:rsidRPr="00BB00D0">
        <w:rPr>
          <w:rFonts w:cs="Times New Roman"/>
        </w:rPr>
        <w:t>(Verzhbitskaia, 2024)</w:t>
      </w:r>
      <w:r>
        <w:rPr>
          <w:rFonts w:cs="Times New Roman"/>
        </w:rPr>
        <w:fldChar w:fldCharType="end"/>
      </w:r>
      <w:r>
        <w:rPr>
          <w:rFonts w:cs="Times New Roman"/>
        </w:rPr>
        <w:t xml:space="preserve">. </w:t>
      </w:r>
    </w:p>
    <w:p w14:paraId="05EA2B96" w14:textId="44D7EF2A" w:rsidR="00BB00D0" w:rsidRDefault="00BB00D0" w:rsidP="00472D7B">
      <w:pPr>
        <w:pStyle w:val="ListParagraph"/>
        <w:numPr>
          <w:ilvl w:val="0"/>
          <w:numId w:val="31"/>
        </w:numPr>
        <w:spacing w:line="360" w:lineRule="auto"/>
        <w:jc w:val="both"/>
        <w:rPr>
          <w:rFonts w:cs="Times New Roman"/>
        </w:rPr>
      </w:pPr>
      <w:r w:rsidRPr="00472D7B">
        <w:rPr>
          <w:rFonts w:cs="Times New Roman"/>
          <w:i/>
        </w:rPr>
        <w:t>Link Farming</w:t>
      </w:r>
      <w:r w:rsidRPr="00BB00D0">
        <w:rPr>
          <w:rFonts w:cs="Times New Roman"/>
        </w:rPr>
        <w:t xml:space="preserve"> are online platforms established with the sole intention of manipulating search engine rankings by artificially inflating the number of links pointing to a particular website. While these sites may appear similar to legitimate websites, their content predominantly consists of fabricated hyperlinks and irrelevant material. This practice represents a black hat SEO tactic, involving the unethical creation of backlinks. </w:t>
      </w:r>
      <w:r>
        <w:rPr>
          <w:rFonts w:cs="Times New Roman"/>
        </w:rPr>
        <w:fldChar w:fldCharType="begin"/>
      </w:r>
      <w:r>
        <w:rPr>
          <w:rFonts w:cs="Times New Roman"/>
        </w:rPr>
        <w:instrText xml:space="preserve"> ADDIN ZOTERO_ITEM CSL_CITATION {"citationID":"MO0Rsahw","properties":{"formattedCitation":"(Shelepin, 2023)","plainCitation":"(Shelepin, 2023)","noteIndex":0},"citationItems":[{"id":311,"uris":["http://zotero.org/users/local/xdEZbESh/items/R5NFUK8A"],"itemData":{"id":311,"type":"post-weblog","abstract":"Link farming is a risky technique that provides limited value. Read this article to learn more about this SEO tactic and its impact.","container-title":"MiroMind","language":"en-US","title":"What is Link Farming?","URL":"https://miromind.com/blog/what-is-link-farming","author":[{"family":"Shelepin","given":"Dmitriy"}],"accessed":{"date-parts":[["2024",3,10]]},"issued":{"date-parts":[["2023",10,5]]}}}],"schema":"https://github.com/citation-style-language/schema/raw/master/csl-citation.json"} </w:instrText>
      </w:r>
      <w:r>
        <w:rPr>
          <w:rFonts w:cs="Times New Roman"/>
        </w:rPr>
        <w:fldChar w:fldCharType="separate"/>
      </w:r>
      <w:r w:rsidRPr="00BB00D0">
        <w:rPr>
          <w:rFonts w:cs="Times New Roman"/>
        </w:rPr>
        <w:t>(Shelepin, 2023)</w:t>
      </w:r>
      <w:r>
        <w:rPr>
          <w:rFonts w:cs="Times New Roman"/>
        </w:rPr>
        <w:fldChar w:fldCharType="end"/>
      </w:r>
      <w:r>
        <w:rPr>
          <w:rFonts w:cs="Times New Roman"/>
        </w:rPr>
        <w:t xml:space="preserve">. </w:t>
      </w:r>
    </w:p>
    <w:p w14:paraId="309624A1" w14:textId="3073A0CD" w:rsidR="00BB00D0" w:rsidRDefault="00BB00D0" w:rsidP="00472D7B">
      <w:pPr>
        <w:pStyle w:val="ListParagraph"/>
        <w:numPr>
          <w:ilvl w:val="0"/>
          <w:numId w:val="31"/>
        </w:numPr>
        <w:spacing w:line="360" w:lineRule="auto"/>
        <w:jc w:val="both"/>
        <w:rPr>
          <w:rFonts w:cs="Times New Roman"/>
        </w:rPr>
      </w:pPr>
      <w:r w:rsidRPr="00472D7B">
        <w:rPr>
          <w:rFonts w:cs="Times New Roman"/>
          <w:i/>
        </w:rPr>
        <w:t>Keyword Stuffing</w:t>
      </w:r>
      <w:r w:rsidRPr="00472D7B">
        <w:rPr>
          <w:rFonts w:cs="Times New Roman"/>
        </w:rPr>
        <w:t xml:space="preserve"> </w:t>
      </w:r>
      <w:r w:rsidRPr="00BB00D0">
        <w:rPr>
          <w:rFonts w:cs="Times New Roman"/>
        </w:rPr>
        <w:t xml:space="preserve">occurs when a website is excessively filled with keywords in an unnatural manner, with the aim of enhancing its ranking in search engine results </w:t>
      </w:r>
      <w:r>
        <w:rPr>
          <w:rFonts w:cs="Times New Roman"/>
        </w:rPr>
        <w:fldChar w:fldCharType="begin"/>
      </w:r>
      <w:r>
        <w:rPr>
          <w:rFonts w:cs="Times New Roman"/>
        </w:rPr>
        <w:instrText xml:space="preserve"> ADDIN ZOTERO_ITEM CSL_CITATION {"citationID":"3MYTmQJB","properties":{"formattedCitation":"(Handley, 2023)","plainCitation":"(Handley, 2023)","noteIndex":0},"citationItems":[{"id":314,"uris":["http://zotero.org/users/local/xdEZbESh/items/CSJIET4J"],"itemData":{"id":314,"type":"webpage","abstract":"Keyword stuffing is a spammy SEO tactic that involves unnaturally forcing keywords into webpages or links.","container-title":"Semrush Blog","language":"en","title":"Keyword Stuffing in SEO: What It Is &amp; How to Avoid It","title-short":"Keyword Stuffing in SEO","URL":"https://www.semrush.com/blog/keyword-stuffing/","author":[{"family":"Handley","given":"Rachel"}],"accessed":{"date-parts":[["2024",3,10]]},"issued":{"date-parts":[["2023",12,19]]}}}],"schema":"https://github.com/citation-style-language/schema/raw/master/csl-citation.json"} </w:instrText>
      </w:r>
      <w:r>
        <w:rPr>
          <w:rFonts w:cs="Times New Roman"/>
        </w:rPr>
        <w:fldChar w:fldCharType="separate"/>
      </w:r>
      <w:r w:rsidRPr="00BB00D0">
        <w:rPr>
          <w:rFonts w:cs="Times New Roman"/>
        </w:rPr>
        <w:t>(Handley, 2023)</w:t>
      </w:r>
      <w:r>
        <w:rPr>
          <w:rFonts w:cs="Times New Roman"/>
        </w:rPr>
        <w:fldChar w:fldCharType="end"/>
      </w:r>
      <w:r>
        <w:rPr>
          <w:rFonts w:cs="Times New Roman"/>
        </w:rPr>
        <w:t xml:space="preserve">. </w:t>
      </w:r>
      <w:r w:rsidRPr="00BB00D0">
        <w:rPr>
          <w:rFonts w:cs="Times New Roman"/>
        </w:rPr>
        <w:t>This practice leads to the creation of low-quality content and has adverse effects on SEO rankings and visibility</w:t>
      </w:r>
      <w:r>
        <w:rPr>
          <w:rFonts w:cs="Times New Roman"/>
        </w:rPr>
        <w:t xml:space="preserve"> </w:t>
      </w:r>
      <w:r>
        <w:rPr>
          <w:rFonts w:cs="Times New Roman"/>
        </w:rPr>
        <w:fldChar w:fldCharType="begin"/>
      </w:r>
      <w:r>
        <w:rPr>
          <w:rFonts w:cs="Times New Roman"/>
        </w:rPr>
        <w:instrText xml:space="preserve"> ADDIN ZOTERO_ITEM CSL_CITATION {"citationID":"d0LsEvpd","properties":{"formattedCitation":"(Sheppard, 2022)","plainCitation":"(Sheppard, 2022)","noteIndex":0},"citationItems":[{"id":316,"uris":["http://zotero.org/users/local/xdEZbESh/items/UHVF8JMK"],"itemData":{"id":316,"type":"webpage","abstract":"Need help using the right keywords to boost your SEO ranking? Read our detailed guide to learn how keyword stuffing affects your rankings.","container-title":"sitecentre®","language":"en-au","note":"section: Digital Marketing","title":"What is Keyword Stuffing?: How to Avoid &amp; Exploit It ‐ sitecentre®","title-short":"What is Keyword Stuffing?","URL":"https://www.sitecentre.com.au/blog/keyword-stuffing","author":[{"family":"Sheppard","given":"Brodey"}],"accessed":{"date-parts":[["2024",3,10]]},"issued":{"date-parts":[["2022",2,5]]}}}],"schema":"https://github.com/citation-style-language/schema/raw/master/csl-citation.json"} </w:instrText>
      </w:r>
      <w:r>
        <w:rPr>
          <w:rFonts w:cs="Times New Roman"/>
        </w:rPr>
        <w:fldChar w:fldCharType="separate"/>
      </w:r>
      <w:r w:rsidRPr="00BB00D0">
        <w:rPr>
          <w:rFonts w:cs="Times New Roman"/>
        </w:rPr>
        <w:t>(Sheppard, 2022)</w:t>
      </w:r>
      <w:r>
        <w:rPr>
          <w:rFonts w:cs="Times New Roman"/>
        </w:rPr>
        <w:fldChar w:fldCharType="end"/>
      </w:r>
      <w:r>
        <w:rPr>
          <w:rFonts w:cs="Times New Roman"/>
        </w:rPr>
        <w:t xml:space="preserve">. </w:t>
      </w:r>
    </w:p>
    <w:p w14:paraId="3F14A60D" w14:textId="1B81FAB8" w:rsidR="00BB00D0" w:rsidRDefault="00BB00D0" w:rsidP="00472D7B">
      <w:pPr>
        <w:pStyle w:val="ListParagraph"/>
        <w:numPr>
          <w:ilvl w:val="0"/>
          <w:numId w:val="31"/>
        </w:numPr>
        <w:spacing w:line="360" w:lineRule="auto"/>
        <w:jc w:val="both"/>
        <w:rPr>
          <w:rFonts w:cs="Times New Roman"/>
        </w:rPr>
      </w:pPr>
      <w:r w:rsidRPr="00472D7B">
        <w:rPr>
          <w:rFonts w:cs="Times New Roman"/>
          <w:i/>
        </w:rPr>
        <w:t>Cloaking</w:t>
      </w:r>
      <w:r w:rsidRPr="00BB00D0">
        <w:rPr>
          <w:rFonts w:cs="Times New Roman"/>
        </w:rPr>
        <w:t xml:space="preserve"> is a deceptive SEO technique where a website presents one set of content to search engines exclusively for the purpose of improving its ranking, while displaying entirely different content to its actual visitors</w:t>
      </w:r>
      <w:r>
        <w:rPr>
          <w:rFonts w:cs="Times New Roman"/>
        </w:rPr>
        <w:t xml:space="preserve"> </w:t>
      </w:r>
      <w:r>
        <w:rPr>
          <w:rFonts w:cs="Times New Roman"/>
        </w:rPr>
        <w:fldChar w:fldCharType="begin"/>
      </w:r>
      <w:r>
        <w:rPr>
          <w:rFonts w:cs="Times New Roman"/>
        </w:rPr>
        <w:instrText xml:space="preserve"> ADDIN ZOTERO_ITEM CSL_CITATION {"citationID":"WyDWG2mL","properties":{"formattedCitation":"(Hilson, 2022)","plainCitation":"(Hilson, 2022)","noteIndex":0},"citationItems":[{"id":318,"uris":["http://zotero.org/users/local/xdEZbESh/items/X7QD37QE"],"itemData":{"id":318,"type":"post-weblog","abstract":"Black hat SEO techniques like cloaking in SEO can land your site in hot water with Google. Here's a look at what to know.","container-title":"Rock Content","language":"en-US","title":"Cloaking in SEO: Everything You Need to Know About It","title-short":"Cloaking in SEO","URL":"https://rockcontent.com/blog/cloaking-in-seo/","author":[{"family":"Hilson","given":""}],"accessed":{"date-parts":[["2024",3,10]]},"issued":{"date-parts":[["2022",5,30]]}}}],"schema":"https://github.com/citation-style-language/schema/raw/master/csl-citation.json"} </w:instrText>
      </w:r>
      <w:r>
        <w:rPr>
          <w:rFonts w:cs="Times New Roman"/>
        </w:rPr>
        <w:fldChar w:fldCharType="separate"/>
      </w:r>
      <w:r w:rsidRPr="00BB00D0">
        <w:rPr>
          <w:rFonts w:cs="Times New Roman"/>
        </w:rPr>
        <w:t>(Hilson, 2022)</w:t>
      </w:r>
      <w:r>
        <w:rPr>
          <w:rFonts w:cs="Times New Roman"/>
        </w:rPr>
        <w:fldChar w:fldCharType="end"/>
      </w:r>
      <w:r>
        <w:rPr>
          <w:rFonts w:cs="Times New Roman"/>
        </w:rPr>
        <w:t xml:space="preserve">. </w:t>
      </w:r>
      <w:r w:rsidRPr="00BB00D0">
        <w:rPr>
          <w:rFonts w:cs="Times New Roman"/>
        </w:rPr>
        <w:t>This misleading practice aims to manipulate the search engine algorithm i</w:t>
      </w:r>
      <w:r>
        <w:rPr>
          <w:rFonts w:cs="Times New Roman"/>
        </w:rPr>
        <w:t xml:space="preserve">n order to attain a higher rank </w:t>
      </w:r>
      <w:r>
        <w:rPr>
          <w:rFonts w:cs="Times New Roman"/>
        </w:rPr>
        <w:fldChar w:fldCharType="begin"/>
      </w:r>
      <w:r>
        <w:rPr>
          <w:rFonts w:cs="Times New Roman"/>
        </w:rPr>
        <w:instrText xml:space="preserve"> ADDIN ZOTERO_ITEM CSL_CITATION {"citationID":"igqT4BWt","properties":{"formattedCitation":"(Johansen, 2023)","plainCitation":"(Johansen, 2023)","noteIndex":0},"citationItems":[{"id":320,"uris":["http://zotero.org/users/local/xdEZbESh/items/DHFU5BRY"],"itemData":{"id":320,"type":"webpage","abstract":"SEO cloaking shows different site content to search engines and users. Google severely penalizes cloaked sites, so learn how to spot it today.","container-title":"SEO.com","language":"en-US","title":"What Is Cloaking in SEO? Your Ultimate Guide","title-short":"What Is Cloaking in SEO?","URL":"https://www.seo.com/basics/glossary/cloaking/","author":[{"family":"Johansen","given":""}],"accessed":{"date-parts":[["2024",3,10]]},"issued":{"date-parts":[["2023",11,13]]}}}],"schema":"https://github.com/citation-style-language/schema/raw/master/csl-citation.json"} </w:instrText>
      </w:r>
      <w:r>
        <w:rPr>
          <w:rFonts w:cs="Times New Roman"/>
        </w:rPr>
        <w:fldChar w:fldCharType="separate"/>
      </w:r>
      <w:r w:rsidRPr="00BB00D0">
        <w:rPr>
          <w:rFonts w:cs="Times New Roman"/>
        </w:rPr>
        <w:t>(Johansen, 2023)</w:t>
      </w:r>
      <w:r>
        <w:rPr>
          <w:rFonts w:cs="Times New Roman"/>
        </w:rPr>
        <w:fldChar w:fldCharType="end"/>
      </w:r>
      <w:r>
        <w:rPr>
          <w:rFonts w:cs="Times New Roman"/>
        </w:rPr>
        <w:t>.</w:t>
      </w:r>
    </w:p>
    <w:p w14:paraId="55F3010D" w14:textId="70D79F59" w:rsidR="00BB00D0" w:rsidRDefault="00BB00D0" w:rsidP="00472D7B">
      <w:pPr>
        <w:pStyle w:val="ListParagraph"/>
        <w:numPr>
          <w:ilvl w:val="0"/>
          <w:numId w:val="31"/>
        </w:numPr>
        <w:spacing w:line="360" w:lineRule="auto"/>
        <w:jc w:val="both"/>
        <w:rPr>
          <w:rFonts w:cs="Times New Roman"/>
        </w:rPr>
      </w:pPr>
      <w:r w:rsidRPr="00472D7B">
        <w:rPr>
          <w:rFonts w:cs="Times New Roman"/>
          <w:i/>
        </w:rPr>
        <w:t>Paid Linking</w:t>
      </w:r>
      <w:r w:rsidRPr="00BB00D0">
        <w:rPr>
          <w:rFonts w:cs="Times New Roman"/>
        </w:rPr>
        <w:t xml:space="preserve"> are hyperlinks acquired through monetary transactions with the intention of artificially elevating a website's search engine rankings. This method, aimed at </w:t>
      </w:r>
      <w:r w:rsidRPr="00BB00D0">
        <w:rPr>
          <w:rFonts w:cs="Times New Roman"/>
        </w:rPr>
        <w:lastRenderedPageBreak/>
        <w:t xml:space="preserve">improving rankings, contravenes Google's guidelines as it represents a shortcut to achieving a high PageRank </w:t>
      </w:r>
      <w:r>
        <w:rPr>
          <w:rFonts w:cs="Times New Roman"/>
        </w:rPr>
        <w:fldChar w:fldCharType="begin"/>
      </w:r>
      <w:r>
        <w:rPr>
          <w:rFonts w:cs="Times New Roman"/>
        </w:rPr>
        <w:instrText xml:space="preserve"> ADDIN ZOTERO_ITEM CSL_CITATION {"citationID":"DlRr43ev","properties":{"formattedCitation":"(Gosset, 2023)","plainCitation":"(Gosset, 2023)","noteIndex":0},"citationItems":[{"id":312,"uris":["http://zotero.org/users/local/xdEZbESh/items/4K6Q4AZ3"],"itemData":{"id":312,"type":"webpage","abstract":"Are paid links good for SEO? Will they ruin search engine rankings? Is there a smart way to buy links? Get an inside look at how the paid link market works.","language":"en-US","title":"What are Paid Links in SEO and Do They Work?","URL":"https://aioseo.com/what-are-paid-links-in-seo/","author":[{"family":"Gosset","given":""}],"accessed":{"date-parts":[["2024",3,10]]},"issued":{"date-parts":[["2023",6,1]]}}}],"schema":"https://github.com/citation-style-language/schema/raw/master/csl-citation.json"} </w:instrText>
      </w:r>
      <w:r>
        <w:rPr>
          <w:rFonts w:cs="Times New Roman"/>
        </w:rPr>
        <w:fldChar w:fldCharType="separate"/>
      </w:r>
      <w:r w:rsidRPr="00BB00D0">
        <w:rPr>
          <w:rFonts w:cs="Times New Roman"/>
        </w:rPr>
        <w:t>(Gosset, 2023)</w:t>
      </w:r>
      <w:r>
        <w:rPr>
          <w:rFonts w:cs="Times New Roman"/>
        </w:rPr>
        <w:fldChar w:fldCharType="end"/>
      </w:r>
      <w:r>
        <w:rPr>
          <w:rFonts w:cs="Times New Roman"/>
        </w:rPr>
        <w:t>.</w:t>
      </w:r>
    </w:p>
    <w:p w14:paraId="5339201E" w14:textId="69F23CE9" w:rsidR="00BB00D0" w:rsidRPr="00BB00D0" w:rsidRDefault="00BB00D0" w:rsidP="00BB00D0">
      <w:pPr>
        <w:spacing w:line="360" w:lineRule="auto"/>
        <w:jc w:val="both"/>
        <w:rPr>
          <w:rFonts w:cs="Times New Roman"/>
          <w:b/>
        </w:rPr>
      </w:pPr>
      <w:r w:rsidRPr="00BB00D0">
        <w:rPr>
          <w:rFonts w:cs="Times New Roman"/>
          <w:b/>
        </w:rPr>
        <w:t xml:space="preserve">Countermeasures </w:t>
      </w:r>
    </w:p>
    <w:p w14:paraId="64FB87D7" w14:textId="6AC35C84" w:rsidR="00BB00D0" w:rsidRDefault="00BB00D0" w:rsidP="00BB00D0">
      <w:pPr>
        <w:spacing w:line="360" w:lineRule="auto"/>
        <w:jc w:val="both"/>
        <w:rPr>
          <w:rFonts w:cs="Times New Roman"/>
        </w:rPr>
      </w:pPr>
      <w:r w:rsidRPr="00BB00D0">
        <w:rPr>
          <w:rFonts w:cs="Times New Roman"/>
        </w:rPr>
        <w:t xml:space="preserve">To address the manipulative tactics associated with PageRank, Google implemented a series of countermeasures and algorithm updates aimed at preventing forced ranking and manipulation of SEO </w:t>
      </w:r>
      <w:r>
        <w:rPr>
          <w:rFonts w:cs="Times New Roman"/>
        </w:rPr>
        <w:fldChar w:fldCharType="begin"/>
      </w:r>
      <w:r>
        <w:rPr>
          <w:rFonts w:cs="Times New Roman"/>
        </w:rPr>
        <w:instrText xml:space="preserve"> ADDIN ZOTERO_ITEM CSL_CITATION {"citationID":"oZSQ5oTl","properties":{"formattedCitation":"(Leuangpaseuth, 2022; Varangouli, 2023)","plainCitation":"(Leuangpaseuth, 2022; Varangouli, 2023)","noteIndex":0},"citationItems":[{"id":299,"uris":["http://zotero.org/users/local/xdEZbESh/items/ZDZ9SPZQ"],"itemData":{"id":299,"type":"webpage","abstract":"Clearscope is the best-in-class SEO content optimization platform that drives search traffic. Our streamlined tools simplify SEO writing so you create first-rate content that ranks.","language":"en","title":"What Is Pagerank? And Does It Matter For SEO Anymore? | Clearscope","title-short":"What Is Pagerank?","URL":"https://www.clearscope.io/blog/what-is-pagerank","author":[{"family":"Leuangpaseuth","given":"Brandon"}],"accessed":{"date-parts":[["2024",3,10]]},"issued":{"date-parts":[["2022",8,11]]}}},{"id":297,"uris":["http://zotero.org/users/local/xdEZbESh/items/SEWW9EMM"],"itemData":{"id":297,"type":"webpage","abstract":"Google PageRank measures a webpage’s importance based on the quality and quantity of links pointing to it.","container-title":"Semrush Blog","language":"en","title":"Everything You Need to Know About Google PageRank","URL":"https://www.semrush.com/blog/pagerank/","author":[{"family":"Varangouli","given":"Erika"}],"accessed":{"date-parts":[["2024",3,10]]},"issued":{"date-parts":[["2023",6,6]]}}}],"schema":"https://github.com/citation-style-language/schema/raw/master/csl-citation.json"} </w:instrText>
      </w:r>
      <w:r>
        <w:rPr>
          <w:rFonts w:cs="Times New Roman"/>
        </w:rPr>
        <w:fldChar w:fldCharType="separate"/>
      </w:r>
      <w:r w:rsidRPr="00BB00D0">
        <w:rPr>
          <w:rFonts w:cs="Times New Roman"/>
        </w:rPr>
        <w:t>(Leuangpaseuth, 2022; Varangouli, 2023)</w:t>
      </w:r>
      <w:r>
        <w:rPr>
          <w:rFonts w:cs="Times New Roman"/>
        </w:rPr>
        <w:fldChar w:fldCharType="end"/>
      </w:r>
      <w:r>
        <w:rPr>
          <w:rFonts w:cs="Times New Roman"/>
        </w:rPr>
        <w:t xml:space="preserve">.  </w:t>
      </w:r>
    </w:p>
    <w:p w14:paraId="57E8EC98" w14:textId="666597DD" w:rsidR="00BB00D0" w:rsidRPr="00472D7B" w:rsidRDefault="00BB00D0" w:rsidP="00BB00D0">
      <w:pPr>
        <w:pStyle w:val="ListParagraph"/>
        <w:numPr>
          <w:ilvl w:val="0"/>
          <w:numId w:val="31"/>
        </w:numPr>
        <w:spacing w:line="360" w:lineRule="auto"/>
        <w:jc w:val="both"/>
        <w:rPr>
          <w:rFonts w:cs="Times New Roman"/>
        </w:rPr>
      </w:pPr>
      <w:r w:rsidRPr="00472D7B">
        <w:rPr>
          <w:rFonts w:cs="Times New Roman"/>
          <w:i/>
        </w:rPr>
        <w:t>Panda Update</w:t>
      </w:r>
      <w:r w:rsidRPr="00472D7B">
        <w:rPr>
          <w:rFonts w:cs="Times New Roman"/>
        </w:rPr>
        <w:t xml:space="preserve"> </w:t>
      </w:r>
      <w:r w:rsidR="00472D7B">
        <w:rPr>
          <w:rFonts w:cs="Times New Roman"/>
        </w:rPr>
        <w:t xml:space="preserve">- </w:t>
      </w:r>
      <w:r w:rsidRPr="00472D7B">
        <w:rPr>
          <w:rFonts w:cs="Times New Roman"/>
        </w:rPr>
        <w:t xml:space="preserve">Introduced in 2011, this significant algorithm update aimed to decrease the ranking of "low-quality sites" while rewarding higher rankings to websites of better quality. </w:t>
      </w:r>
      <w:r w:rsidRPr="00472D7B">
        <w:rPr>
          <w:rFonts w:cs="Times New Roman"/>
        </w:rPr>
        <w:fldChar w:fldCharType="begin"/>
      </w:r>
      <w:r w:rsidRPr="00472D7B">
        <w:rPr>
          <w:rFonts w:cs="Times New Roman"/>
        </w:rPr>
        <w:instrText xml:space="preserve"> ADDIN ZOTERO_ITEM CSL_CITATION {"citationID":"mZP8ZAM0","properties":{"formattedCitation":"(Goodwin, 2024)","plainCitation":"(Goodwin, 2024)","noteIndex":0},"citationItems":[{"id":322,"uris":["http://zotero.org/users/local/xdEZbESh/items/WVTMVHCY"],"itemData":{"id":322,"type":"webpage","abstract":"Here's a complete history of the Google Panda Update, its impact on search results, and its lasting legacy on SEO.","container-title":"Search Engine Land","language":"en","note":"dimensions: 3436","title":"Lookback: Google Panda algorithm update launched 13 years ago","title-short":"Lookback","URL":"https://searchengineland.com/google-panda-update-guide-381104","author":[{"family":"Goodwin","given":"Danny"}],"accessed":{"date-parts":[["2024",3,10]]},"issued":{"date-parts":[["2024",2,24]]}}}],"schema":"https://github.com/citation-style-language/schema/raw/master/csl-citation.json"} </w:instrText>
      </w:r>
      <w:r w:rsidRPr="00472D7B">
        <w:rPr>
          <w:rFonts w:cs="Times New Roman"/>
        </w:rPr>
        <w:fldChar w:fldCharType="separate"/>
      </w:r>
      <w:r w:rsidRPr="00472D7B">
        <w:rPr>
          <w:rFonts w:cs="Times New Roman"/>
        </w:rPr>
        <w:t>(Goodwin, 2024)</w:t>
      </w:r>
      <w:r w:rsidRPr="00472D7B">
        <w:rPr>
          <w:rFonts w:cs="Times New Roman"/>
        </w:rPr>
        <w:fldChar w:fldCharType="end"/>
      </w:r>
      <w:r w:rsidRPr="00472D7B">
        <w:rPr>
          <w:rFonts w:cs="Times New Roman"/>
        </w:rPr>
        <w:t xml:space="preserve">.  </w:t>
      </w:r>
    </w:p>
    <w:p w14:paraId="4184327D" w14:textId="6A999ED7" w:rsidR="00BB00D0" w:rsidRPr="00472D7B" w:rsidRDefault="00472D7B" w:rsidP="00E50F60">
      <w:pPr>
        <w:pStyle w:val="ListParagraph"/>
        <w:numPr>
          <w:ilvl w:val="0"/>
          <w:numId w:val="31"/>
        </w:numPr>
        <w:spacing w:line="360" w:lineRule="auto"/>
        <w:jc w:val="both"/>
        <w:rPr>
          <w:rFonts w:cs="Times New Roman"/>
        </w:rPr>
      </w:pPr>
      <w:r w:rsidRPr="00472D7B">
        <w:rPr>
          <w:rFonts w:cs="Times New Roman"/>
          <w:i/>
        </w:rPr>
        <w:t>Penguin Update</w:t>
      </w:r>
      <w:r>
        <w:rPr>
          <w:rFonts w:cs="Times New Roman"/>
        </w:rPr>
        <w:t xml:space="preserve"> - </w:t>
      </w:r>
      <w:r w:rsidR="00BB00D0" w:rsidRPr="00472D7B">
        <w:rPr>
          <w:rFonts w:cs="Times New Roman"/>
        </w:rPr>
        <w:t xml:space="preserve">Launched in 2012, the Webspam Algorithm, later known as the Penguin Update, targeted manipulative and inappropriate link-building practices such as link buying, keyword stuffing, and cloaking </w:t>
      </w:r>
      <w:r w:rsidR="00BB00D0" w:rsidRPr="00472D7B">
        <w:rPr>
          <w:rFonts w:cs="Times New Roman"/>
        </w:rPr>
        <w:fldChar w:fldCharType="begin"/>
      </w:r>
      <w:r w:rsidR="00BB00D0" w:rsidRPr="00472D7B">
        <w:rPr>
          <w:rFonts w:cs="Times New Roman"/>
        </w:rPr>
        <w:instrText xml:space="preserve"> ADDIN ZOTERO_ITEM CSL_CITATION {"citationID":"AihK8p4B","properties":{"formattedCitation":"(Jain, 2022)","plainCitation":"(Jain, 2022)","noteIndex":0},"citationItems":[{"id":324,"uris":["http://zotero.org/users/local/xdEZbESh/items/VCW9HFRR"],"itemData":{"id":324,"type":"post-weblog","abstract":"Back in 2012, Google came up with a new algorithm named: the Webspam Algorithm update. It targeted manipulative link-building practices, junk files or","language":"en-US","note":"section: SEO","title":"A Complete Guide To the Google Penguin Algorithm Update - echoVME Digital","URL":"https://echovme.in/blog/complete-guide-to-google-penguin-algorithm-update/","author":[{"family":"Jain","given":""}],"accessed":{"date-parts":[["2024",3,10]]},"issued":{"date-parts":[["2022",9,13]]}}}],"schema":"https://github.com/citation-style-language/schema/raw/master/csl-citation.json"} </w:instrText>
      </w:r>
      <w:r w:rsidR="00BB00D0" w:rsidRPr="00472D7B">
        <w:rPr>
          <w:rFonts w:cs="Times New Roman"/>
        </w:rPr>
        <w:fldChar w:fldCharType="separate"/>
      </w:r>
      <w:r w:rsidR="00BB00D0" w:rsidRPr="00472D7B">
        <w:rPr>
          <w:rFonts w:cs="Times New Roman"/>
        </w:rPr>
        <w:t>(Jain, 2022)</w:t>
      </w:r>
      <w:r w:rsidR="00BB00D0" w:rsidRPr="00472D7B">
        <w:rPr>
          <w:rFonts w:cs="Times New Roman"/>
        </w:rPr>
        <w:fldChar w:fldCharType="end"/>
      </w:r>
      <w:r w:rsidR="00BB00D0" w:rsidRPr="00472D7B">
        <w:rPr>
          <w:rFonts w:cs="Times New Roman"/>
        </w:rPr>
        <w:t xml:space="preserve">.  </w:t>
      </w:r>
    </w:p>
    <w:p w14:paraId="3DA67F3B" w14:textId="285E2027" w:rsidR="00BB00D0" w:rsidRPr="00472D7B" w:rsidRDefault="00BB00D0" w:rsidP="00BB00D0">
      <w:pPr>
        <w:pStyle w:val="ListParagraph"/>
        <w:numPr>
          <w:ilvl w:val="0"/>
          <w:numId w:val="31"/>
        </w:numPr>
        <w:spacing w:line="360" w:lineRule="auto"/>
        <w:jc w:val="both"/>
        <w:rPr>
          <w:rFonts w:cs="Times New Roman"/>
        </w:rPr>
      </w:pPr>
      <w:r w:rsidRPr="00472D7B">
        <w:rPr>
          <w:rFonts w:cs="Times New Roman"/>
          <w:i/>
        </w:rPr>
        <w:t>Hummingbird Update</w:t>
      </w:r>
      <w:r w:rsidRPr="00472D7B">
        <w:rPr>
          <w:rFonts w:cs="Times New Roman"/>
        </w:rPr>
        <w:t xml:space="preserve"> </w:t>
      </w:r>
      <w:r w:rsidR="00472D7B">
        <w:rPr>
          <w:rFonts w:cs="Times New Roman"/>
        </w:rPr>
        <w:t xml:space="preserve">- </w:t>
      </w:r>
      <w:r w:rsidRPr="00472D7B">
        <w:rPr>
          <w:rFonts w:cs="Times New Roman"/>
        </w:rPr>
        <w:t xml:space="preserve">Launched in 2015, this update focused on enhancing Google's semantic search capabilities. The algorithm aimed to deliver more relevant results for complex conversational search queries. Consequently, it filtered out irrelevant content generated solely for SEO purposes </w:t>
      </w:r>
      <w:r w:rsidRPr="00472D7B">
        <w:rPr>
          <w:rFonts w:cs="Times New Roman"/>
        </w:rPr>
        <w:fldChar w:fldCharType="begin"/>
      </w:r>
      <w:r w:rsidRPr="00472D7B">
        <w:rPr>
          <w:rFonts w:cs="Times New Roman"/>
        </w:rPr>
        <w:instrText xml:space="preserve"> ADDIN ZOTERO_ITEM CSL_CITATION {"citationID":"HJ7jisU4","properties":{"formattedCitation":"(Yu, 2013)","plainCitation":"(Yu, 2013)","noteIndex":0},"citationItems":[{"id":326,"uris":["http://zotero.org/users/local/xdEZbESh/items/D6AL6WCZ"],"itemData":{"id":326,"type":"webpage","abstract":"On September 26, Google told participants at its 15th anniversary event it had a new algorithm impacting more than 90 percent of searches worldwide. They","container-title":"Search Engine Land","language":"en","title":"Google Hummingbird &amp; The Keyword: What You Need To Know To Stay Ahead","title-short":"Google Hummingbird &amp; The Keyword","URL":"https://searchengineland.com/google-hummingbird-the-keyword-what-you-need-to-know-to-stay-ahead-175531","author":[{"family":"Yu","given":"Jim"}],"accessed":{"date-parts":[["2024",3,10]]},"issued":{"date-parts":[["2013",11,5]]}}}],"schema":"https://github.com/citation-style-language/schema/raw/master/csl-citation.json"} </w:instrText>
      </w:r>
      <w:r w:rsidRPr="00472D7B">
        <w:rPr>
          <w:rFonts w:cs="Times New Roman"/>
        </w:rPr>
        <w:fldChar w:fldCharType="separate"/>
      </w:r>
      <w:r w:rsidRPr="00472D7B">
        <w:rPr>
          <w:rFonts w:cs="Times New Roman"/>
        </w:rPr>
        <w:t>(Yu, 2013)</w:t>
      </w:r>
      <w:r w:rsidRPr="00472D7B">
        <w:rPr>
          <w:rFonts w:cs="Times New Roman"/>
        </w:rPr>
        <w:fldChar w:fldCharType="end"/>
      </w:r>
      <w:r w:rsidRPr="00472D7B">
        <w:rPr>
          <w:rFonts w:cs="Times New Roman"/>
        </w:rPr>
        <w:t>.</w:t>
      </w:r>
    </w:p>
    <w:p w14:paraId="0AE47A7B" w14:textId="5F466453" w:rsidR="00074578" w:rsidRPr="00BB00D0" w:rsidRDefault="00074578" w:rsidP="00BB00D0">
      <w:pPr>
        <w:spacing w:line="360" w:lineRule="auto"/>
        <w:jc w:val="both"/>
        <w:rPr>
          <w:rFonts w:cs="Times New Roman"/>
        </w:rPr>
      </w:pPr>
      <w:r w:rsidRPr="00BB00D0">
        <w:rPr>
          <w:rFonts w:cs="Times New Roman"/>
        </w:rPr>
        <w:br w:type="page"/>
      </w:r>
    </w:p>
    <w:p w14:paraId="55B8CB40" w14:textId="2C174F8A" w:rsidR="00E55BDB" w:rsidRDefault="00074578" w:rsidP="00BB00D0">
      <w:pPr>
        <w:pStyle w:val="Heading1"/>
        <w:spacing w:line="360" w:lineRule="auto"/>
        <w:jc w:val="both"/>
        <w:rPr>
          <w:rFonts w:cs="Times New Roman"/>
        </w:rPr>
      </w:pPr>
      <w:bookmarkStart w:id="44" w:name="_Toc161274196"/>
      <w:r>
        <w:rPr>
          <w:rFonts w:cs="Times New Roman"/>
        </w:rPr>
        <w:lastRenderedPageBreak/>
        <w:t>Question 03 – Social Media &amp; Traditional Marketing Methods</w:t>
      </w:r>
      <w:bookmarkEnd w:id="44"/>
    </w:p>
    <w:p w14:paraId="5FE7793A" w14:textId="12A18704" w:rsidR="00BB00D0" w:rsidRPr="00472D7B" w:rsidRDefault="00E50F60" w:rsidP="00472D7B">
      <w:pPr>
        <w:pStyle w:val="Heading2"/>
        <w:spacing w:line="360" w:lineRule="auto"/>
      </w:pPr>
      <w:bookmarkStart w:id="45" w:name="_Toc161274197"/>
      <w:r>
        <w:t>Part</w:t>
      </w:r>
      <w:r w:rsidR="00472D7B">
        <w:t xml:space="preserve"> A - </w:t>
      </w:r>
      <w:r w:rsidR="00BB00D0" w:rsidRPr="00472D7B">
        <w:t>Social Signals</w:t>
      </w:r>
      <w:bookmarkEnd w:id="45"/>
    </w:p>
    <w:p w14:paraId="6FDF915B" w14:textId="36494144" w:rsidR="00BB00D0" w:rsidRDefault="00BB00D0" w:rsidP="00472D7B">
      <w:pPr>
        <w:spacing w:line="360" w:lineRule="auto"/>
        <w:jc w:val="both"/>
      </w:pPr>
      <w:r w:rsidRPr="00BB00D0">
        <w:t>Social signals encompass various forms of engagement or interaction with a social media platform or its content</w:t>
      </w:r>
      <w:r>
        <w:t xml:space="preserve"> </w:t>
      </w:r>
      <w:r>
        <w:fldChar w:fldCharType="begin"/>
      </w:r>
      <w:r>
        <w:instrText xml:space="preserve"> ADDIN ZOTERO_ITEM CSL_CITATION {"citationID":"44uWcPMx","properties":{"formattedCitation":"(Bhan, 2022)","plainCitation":"(Bhan, 2022)","noteIndex":0},"citationItems":[{"id":330,"uris":["http://zotero.org/users/local/xdEZbESh/items/HJNHWMKH"],"itemData":{"id":330,"type":"post-weblog","abstract":"Are social signals a Google ranking factor? Find out how social signals correlate with higher rankings and 10 ways to improve your social signals for SEO.","container-title":"WordStream","language":"en-US","title":"10 Ways to Improve Your Social Signals for SEO","URL":"https://www.wordstream.com/blog/ws/2022/10/20/social-signals-for-seo","author":[{"family":"Bhan","given":"Manick"}],"accessed":{"date-parts":[["2024",3,10]]},"issued":{"date-parts":[["2022",11,2]]}}}],"schema":"https://github.com/citation-style-language/schema/raw/master/csl-citation.json"} </w:instrText>
      </w:r>
      <w:r>
        <w:fldChar w:fldCharType="separate"/>
      </w:r>
      <w:r w:rsidRPr="00BB00D0">
        <w:rPr>
          <w:rFonts w:cs="Times New Roman"/>
        </w:rPr>
        <w:t>(Bhan, 2022)</w:t>
      </w:r>
      <w:r>
        <w:fldChar w:fldCharType="end"/>
      </w:r>
      <w:r>
        <w:t xml:space="preserve">. These interactions include likes, comments, shares, and more.   </w:t>
      </w:r>
    </w:p>
    <w:p w14:paraId="6F43FA61" w14:textId="77777777" w:rsidR="00BB00D0" w:rsidRDefault="00BB00D0" w:rsidP="00BB00D0">
      <w:pPr>
        <w:spacing w:line="360" w:lineRule="auto"/>
        <w:jc w:val="both"/>
      </w:pPr>
      <w:r w:rsidRPr="00BB00D0">
        <w:t>The concept of social signals emerged and progressed alongside the rise of social media platforms</w:t>
      </w:r>
      <w:r>
        <w:t xml:space="preserve"> w</w:t>
      </w:r>
      <w:r w:rsidRPr="00BB00D0">
        <w:t>ith a vast audience increasingly dedicating time to engaging and interacting with content, social signals have become integral to online communication and marketing strategies.</w:t>
      </w:r>
      <w:r>
        <w:t xml:space="preserve"> </w:t>
      </w:r>
      <w:r>
        <w:fldChar w:fldCharType="begin"/>
      </w:r>
      <w:r>
        <w:instrText xml:space="preserve"> ADDIN ZOTERO_ITEM CSL_CITATION {"citationID":"WgX5D2HS","properties":{"formattedCitation":"(Schaffer, 2024)","plainCitation":"(Schaffer, 2024)","noteIndex":0},"citationItems":[{"id":332,"uris":["http://zotero.org/users/local/xdEZbESh/items/6VLSE2EF"],"itemData":{"id":332,"type":"webpage","abstract":"Social signals and SEO: What is their relationship, and can being more active on social media really help your website's SEO? Let's discuss this in more","container-title":"Social Media &amp; Influencer Marketing Speaker, Consultant &amp; Author","language":"en-US","title":"Social Signals and SEO: What You Need to Know (and 7 Steps to Take)","title-short":"Social Signals and SEO","URL":"https://nealschaffer.com/social-signals-seo/","author":[{"family":"Schaffer","given":"Community"}],"accessed":{"date-parts":[["2024",3,10]]},"issued":{"date-parts":[["2024"]],"season":"06"}}}],"schema":"https://github.com/citation-style-language/schema/raw/master/csl-citation.json"} </w:instrText>
      </w:r>
      <w:r>
        <w:fldChar w:fldCharType="separate"/>
      </w:r>
      <w:r w:rsidRPr="00BB00D0">
        <w:rPr>
          <w:rFonts w:cs="Times New Roman"/>
        </w:rPr>
        <w:t>(Schaffer, 2024)</w:t>
      </w:r>
      <w:r>
        <w:fldChar w:fldCharType="end"/>
      </w:r>
      <w:r>
        <w:t xml:space="preserve">. </w:t>
      </w:r>
    </w:p>
    <w:p w14:paraId="7B1ABB97" w14:textId="0A3533E6" w:rsidR="00BB00D0" w:rsidRDefault="00BB00D0" w:rsidP="00BB00D0">
      <w:pPr>
        <w:spacing w:line="360" w:lineRule="auto"/>
        <w:jc w:val="both"/>
      </w:pPr>
      <w:r w:rsidRPr="00BB00D0">
        <w:t>Below are several examples of social platforms and associated social signals:</w:t>
      </w:r>
      <w:r>
        <w:t xml:space="preserve"> </w:t>
      </w:r>
    </w:p>
    <w:p w14:paraId="0AA6D925" w14:textId="07CA394C" w:rsidR="00BB00D0" w:rsidRDefault="00BB00D0" w:rsidP="00BB00D0">
      <w:pPr>
        <w:pStyle w:val="ListParagraph"/>
        <w:numPr>
          <w:ilvl w:val="0"/>
          <w:numId w:val="30"/>
        </w:numPr>
        <w:spacing w:line="360" w:lineRule="auto"/>
        <w:jc w:val="both"/>
      </w:pPr>
      <w:r>
        <w:t>Facebook – follows, likes, comments, views, shares</w:t>
      </w:r>
    </w:p>
    <w:p w14:paraId="7404D692" w14:textId="1F633AE2" w:rsidR="00BB00D0" w:rsidRDefault="00BB00D0" w:rsidP="00BB00D0">
      <w:pPr>
        <w:pStyle w:val="ListParagraph"/>
        <w:numPr>
          <w:ilvl w:val="0"/>
          <w:numId w:val="30"/>
        </w:numPr>
        <w:spacing w:line="360" w:lineRule="auto"/>
        <w:jc w:val="both"/>
      </w:pPr>
      <w:r>
        <w:t>Instagram – follows, likes, comments, shares, saves, reposts</w:t>
      </w:r>
    </w:p>
    <w:p w14:paraId="3CD6A72D" w14:textId="394A7E40" w:rsidR="00BB00D0" w:rsidRDefault="00BB00D0" w:rsidP="00BB00D0">
      <w:pPr>
        <w:pStyle w:val="ListParagraph"/>
        <w:numPr>
          <w:ilvl w:val="0"/>
          <w:numId w:val="30"/>
        </w:numPr>
        <w:spacing w:line="360" w:lineRule="auto"/>
        <w:jc w:val="both"/>
      </w:pPr>
      <w:r>
        <w:t>Twitter – follows, tweets, retweets, replies</w:t>
      </w:r>
    </w:p>
    <w:p w14:paraId="64B318ED" w14:textId="5FA71BE3" w:rsidR="00BB00D0" w:rsidRDefault="00BB00D0" w:rsidP="00BB00D0">
      <w:pPr>
        <w:pStyle w:val="ListParagraph"/>
        <w:numPr>
          <w:ilvl w:val="0"/>
          <w:numId w:val="30"/>
        </w:numPr>
        <w:spacing w:line="360" w:lineRule="auto"/>
        <w:jc w:val="both"/>
      </w:pPr>
      <w:r>
        <w:t>LinkedIn – connections, likes, comments, shares</w:t>
      </w:r>
    </w:p>
    <w:p w14:paraId="28E5CB5A" w14:textId="00C9AA10" w:rsidR="00BB00D0" w:rsidRPr="00472D7B" w:rsidRDefault="00BB00D0" w:rsidP="00BB00D0">
      <w:pPr>
        <w:spacing w:line="360" w:lineRule="auto"/>
        <w:jc w:val="both"/>
        <w:rPr>
          <w:b/>
          <w:u w:val="single"/>
        </w:rPr>
      </w:pPr>
      <w:r w:rsidRPr="00472D7B">
        <w:rPr>
          <w:b/>
          <w:u w:val="single"/>
        </w:rPr>
        <w:t>Social Signals in Search Engine Algorithms</w:t>
      </w:r>
    </w:p>
    <w:p w14:paraId="3DAFEA55" w14:textId="3B022F43" w:rsidR="00BB00D0" w:rsidRDefault="00BB00D0" w:rsidP="00BB00D0">
      <w:pPr>
        <w:spacing w:line="360" w:lineRule="auto"/>
        <w:jc w:val="both"/>
      </w:pPr>
      <w:r w:rsidRPr="00BB00D0">
        <w:t>While social signals may not directly influence Google rankings, they play a crucial role in enhancing brand visibility in search results, driving traffic to websites, and fostering brand awareness</w:t>
      </w:r>
      <w:r>
        <w:t xml:space="preserve"> </w:t>
      </w:r>
      <w:r>
        <w:fldChar w:fldCharType="begin"/>
      </w:r>
      <w:r>
        <w:instrText xml:space="preserve"> ADDIN ZOTERO_ITEM CSL_CITATION {"citationID":"WNWCwgtx","properties":{"formattedCitation":"(Team, 2023)","plainCitation":"(Team, 2023)","noteIndex":0},"citationItems":[{"id":328,"uris":["http://zotero.org/users/local/xdEZbESh/items/HKGKUKQ7"],"itemData":{"id":328,"type":"webpage","abstract":"Learn how social signals correlate to SEO, and what you should do to boost your social media presence.","container-title":"Semrush Blog","language":"en","title":"Social Signals &amp; SEO: Do Shares + Likes Help You Rank Higher?","title-short":"Social Signals &amp; SEO","URL":"https://www.semrush.com/blog/social-signals-seo/","author":[{"family":"Team","given":"Semrush"}],"accessed":{"date-parts":[["2024",3,10]]},"issued":{"date-parts":[["2023",9,27]]}}}],"schema":"https://github.com/citation-style-language/schema/raw/master/csl-citation.json"} </w:instrText>
      </w:r>
      <w:r>
        <w:fldChar w:fldCharType="separate"/>
      </w:r>
      <w:r w:rsidRPr="00BB00D0">
        <w:rPr>
          <w:rFonts w:cs="Times New Roman"/>
        </w:rPr>
        <w:t>(Team, 2023)</w:t>
      </w:r>
      <w:r>
        <w:fldChar w:fldCharType="end"/>
      </w:r>
      <w:r>
        <w:t xml:space="preserve">. </w:t>
      </w:r>
      <w:r w:rsidRPr="00BB00D0">
        <w:t xml:space="preserve">Appropriately optimizing social signals and incorporating effective calls-to-action (CTAs) can significantly improve visibility and attract attention to a website </w:t>
      </w:r>
      <w:r>
        <w:fldChar w:fldCharType="begin"/>
      </w:r>
      <w:r>
        <w:instrText xml:space="preserve"> ADDIN ZOTERO_ITEM CSL_CITATION {"citationID":"6PHQA70c","properties":{"formattedCitation":"(Schaffer, 2024)","plainCitation":"(Schaffer, 2024)","noteIndex":0},"citationItems":[{"id":332,"uris":["http://zotero.org/users/local/xdEZbESh/items/6VLSE2EF"],"itemData":{"id":332,"type":"webpage","abstract":"Social signals and SEO: What is their relationship, and can being more active on social media really help your website's SEO? Let's discuss this in more","container-title":"Social Media &amp; Influencer Marketing Speaker, Consultant &amp; Author","language":"en-US","title":"Social Signals and SEO: What You Need to Know (and 7 Steps to Take)","title-short":"Social Signals and SEO","URL":"https://nealschaffer.com/social-signals-seo/","author":[{"family":"Schaffer","given":"Community"}],"accessed":{"date-parts":[["2024",3,10]]},"issued":{"date-parts":[["2024"]],"season":"06"}}}],"schema":"https://github.com/citation-style-language/schema/raw/master/csl-citation.json"} </w:instrText>
      </w:r>
      <w:r>
        <w:fldChar w:fldCharType="separate"/>
      </w:r>
      <w:r w:rsidRPr="00BB00D0">
        <w:rPr>
          <w:rFonts w:cs="Times New Roman"/>
        </w:rPr>
        <w:t>(Schaffer, 2024)</w:t>
      </w:r>
      <w:r>
        <w:fldChar w:fldCharType="end"/>
      </w:r>
      <w:r>
        <w:t xml:space="preserve">. </w:t>
      </w:r>
      <w:r w:rsidRPr="00BB00D0">
        <w:t>Additionally, producing high-quality content can positively impact the performance of the site</w:t>
      </w:r>
      <w:r>
        <w:t xml:space="preserve"> </w:t>
      </w:r>
      <w:r>
        <w:fldChar w:fldCharType="begin"/>
      </w:r>
      <w:r>
        <w:instrText xml:space="preserve"> ADDIN ZOTERO_ITEM CSL_CITATION {"citationID":"saFpAhYt","properties":{"formattedCitation":"(Bhan, 2022)","plainCitation":"(Bhan, 2022)","noteIndex":0},"citationItems":[{"id":330,"uris":["http://zotero.org/users/local/xdEZbESh/items/HJNHWMKH"],"itemData":{"id":330,"type":"post-weblog","abstract":"Are social signals a Google ranking factor? Find out how social signals correlate with higher rankings and 10 ways to improve your social signals for SEO.","container-title":"WordStream","language":"en-US","title":"10 Ways to Improve Your Social Signals for SEO","URL":"https://www.wordstream.com/blog/ws/2022/10/20/social-signals-for-seo","author":[{"family":"Bhan","given":"Manick"}],"accessed":{"date-parts":[["2024",3,10]]},"issued":{"date-parts":[["2022",11,2]]}}}],"schema":"https://github.com/citation-style-language/schema/raw/master/csl-citation.json"} </w:instrText>
      </w:r>
      <w:r>
        <w:fldChar w:fldCharType="separate"/>
      </w:r>
      <w:r w:rsidRPr="00BB00D0">
        <w:rPr>
          <w:rFonts w:cs="Times New Roman"/>
        </w:rPr>
        <w:t>(Bhan, 2022)</w:t>
      </w:r>
      <w:r>
        <w:fldChar w:fldCharType="end"/>
      </w:r>
      <w:r>
        <w:t xml:space="preserve">. </w:t>
      </w:r>
    </w:p>
    <w:p w14:paraId="45BBA96A" w14:textId="7F28CFA5" w:rsidR="00BB00D0" w:rsidRPr="00472D7B" w:rsidRDefault="00BB00D0" w:rsidP="00BB00D0">
      <w:pPr>
        <w:spacing w:line="360" w:lineRule="auto"/>
        <w:jc w:val="both"/>
        <w:rPr>
          <w:b/>
          <w:u w:val="single"/>
        </w:rPr>
      </w:pPr>
      <w:r w:rsidRPr="00472D7B">
        <w:rPr>
          <w:b/>
          <w:u w:val="single"/>
        </w:rPr>
        <w:t xml:space="preserve">Advantages of Social Signals </w:t>
      </w:r>
    </w:p>
    <w:p w14:paraId="2D445A34" w14:textId="64C857E4" w:rsidR="00BB00D0" w:rsidRDefault="00BB00D0" w:rsidP="00BB00D0">
      <w:pPr>
        <w:spacing w:line="360" w:lineRule="auto"/>
        <w:jc w:val="both"/>
      </w:pPr>
      <w:r>
        <w:t xml:space="preserve">Improved Search Engine Rankings </w:t>
      </w:r>
    </w:p>
    <w:p w14:paraId="74E0C474" w14:textId="045C3D69" w:rsidR="00BB00D0" w:rsidRDefault="00BB00D0" w:rsidP="00BB00D0">
      <w:pPr>
        <w:spacing w:line="360" w:lineRule="auto"/>
        <w:jc w:val="both"/>
      </w:pPr>
      <w:r w:rsidRPr="00BB00D0">
        <w:t>Social signals exert a favorable impact on search engine rankings as they signify content relevance, popularity, and authority. Consequently, websites that garner substantial social interaction are inc</w:t>
      </w:r>
      <w:r>
        <w:t>lined to attain higher rankings</w:t>
      </w:r>
      <w:r w:rsidRPr="00BB00D0">
        <w:t xml:space="preserve"> </w:t>
      </w:r>
      <w:r>
        <w:fldChar w:fldCharType="begin"/>
      </w:r>
      <w:r>
        <w:instrText xml:space="preserve"> ADDIN ZOTERO_ITEM CSL_CITATION {"citationID":"NwFhnfZR","properties":{"formattedCitation":"(Sanghera, 2023)","plainCitation":"(Sanghera, 2023)","noteIndex":0},"citationItems":[{"id":336,"uris":["http://zotero.org/users/local/xdEZbESh/items/5ITXNWQU"],"itemData":{"id":336,"type":"webpage","abstract":"Find out why social signals are so integral to SEO and explore how powerful social media can be for increasing your business’ visibility and rankings","language":"en","title":"What are Social Signals in SEO &amp; How Does Social Media Impact SEO?","URL":"https://www.creativeideaz.co.uk/blog/what-are-social-signals-in-seo-how-does-social-media-impact-seo","author":[{"family":"Sanghera","given":"Rav"}],"accessed":{"date-parts":[["2024",3,11]]},"issued":{"date-parts":[["2023",7,24]]}}}],"schema":"https://github.com/citation-style-language/schema/raw/master/csl-citation.json"} </w:instrText>
      </w:r>
      <w:r>
        <w:fldChar w:fldCharType="separate"/>
      </w:r>
      <w:r w:rsidRPr="00BB00D0">
        <w:rPr>
          <w:rFonts w:cs="Times New Roman"/>
        </w:rPr>
        <w:t>(Sanghera, 2023)</w:t>
      </w:r>
      <w:r>
        <w:fldChar w:fldCharType="end"/>
      </w:r>
      <w:r>
        <w:t xml:space="preserve">. </w:t>
      </w:r>
    </w:p>
    <w:p w14:paraId="0B2E63CD" w14:textId="1C4E17BC" w:rsidR="00BB00D0" w:rsidRDefault="00BB00D0" w:rsidP="00BB00D0">
      <w:pPr>
        <w:spacing w:line="360" w:lineRule="auto"/>
        <w:jc w:val="both"/>
      </w:pPr>
      <w:r>
        <w:t xml:space="preserve">Enhanced Brand Visibility </w:t>
      </w:r>
    </w:p>
    <w:p w14:paraId="7AF1519F" w14:textId="740CDD60" w:rsidR="00BB00D0" w:rsidRDefault="00BB00D0" w:rsidP="00BB00D0">
      <w:pPr>
        <w:spacing w:line="360" w:lineRule="auto"/>
        <w:jc w:val="both"/>
      </w:pPr>
      <w:r w:rsidRPr="00BB00D0">
        <w:lastRenderedPageBreak/>
        <w:t xml:space="preserve">Producing compelling and informative content encourages users to engage with the brand on social media, naturally expanding its reach to a broader audience and ultimately enhancing brand recognition </w:t>
      </w:r>
      <w:r>
        <w:fldChar w:fldCharType="begin"/>
      </w:r>
      <w:r>
        <w:instrText xml:space="preserve"> ADDIN ZOTERO_ITEM CSL_CITATION {"citationID":"I6eHl3yh","properties":{"formattedCitation":"(Shah, 2023)","plainCitation":"(Shah, 2023)","noteIndex":0},"citationItems":[{"id":334,"uris":["http://zotero.org/users/local/xdEZbESh/items/8VA54WNY"],"itemData":{"id":334,"type":"webpage","abstract":"Explore the transformative potential of social media marketing and understand its advantages and disadvantages along with real-world case studies.","language":"en-us","title":"Advantages &amp; Disadvantages of Social Media Marketing","URL":"https://www.sprinklr.com/blog/advantages-and-disadvantages-of-social-media-marketing/","author":[{"family":"Shah","given":"Rachna"}],"accessed":{"date-parts":[["2024",3,11]]},"issued":{"date-parts":[["2023",8,10]]}}}],"schema":"https://github.com/citation-style-language/schema/raw/master/csl-citation.json"} </w:instrText>
      </w:r>
      <w:r>
        <w:fldChar w:fldCharType="separate"/>
      </w:r>
      <w:r w:rsidRPr="00BB00D0">
        <w:rPr>
          <w:rFonts w:cs="Times New Roman"/>
        </w:rPr>
        <w:t>(Shah, 2023)</w:t>
      </w:r>
      <w:r>
        <w:fldChar w:fldCharType="end"/>
      </w:r>
      <w:r>
        <w:t xml:space="preserve">. </w:t>
      </w:r>
    </w:p>
    <w:p w14:paraId="1CE6574C" w14:textId="53714181" w:rsidR="00BB00D0" w:rsidRDefault="00BB00D0" w:rsidP="00BB00D0">
      <w:pPr>
        <w:spacing w:line="360" w:lineRule="auto"/>
        <w:jc w:val="both"/>
      </w:pPr>
      <w:r>
        <w:t>Credibility and Trust</w:t>
      </w:r>
    </w:p>
    <w:p w14:paraId="3AEAE029" w14:textId="4FF519F6" w:rsidR="00BB00D0" w:rsidRDefault="00BB00D0" w:rsidP="00BB00D0">
      <w:pPr>
        <w:spacing w:line="360" w:lineRule="auto"/>
        <w:jc w:val="both"/>
      </w:pPr>
      <w:r w:rsidRPr="00BB00D0">
        <w:t xml:space="preserve">Elevated levels of social engagement convey trustworthiness and credibility to users. Authentic user reviews and interactions inspire confidence in the brand and draw a larger audience </w:t>
      </w:r>
      <w:r>
        <w:fldChar w:fldCharType="begin"/>
      </w:r>
      <w:r>
        <w:instrText xml:space="preserve"> ADDIN ZOTERO_ITEM CSL_CITATION {"citationID":"Udrl93og","properties":{"formattedCitation":"(Sanghera, 2023)","plainCitation":"(Sanghera, 2023)","noteIndex":0},"citationItems":[{"id":336,"uris":["http://zotero.org/users/local/xdEZbESh/items/5ITXNWQU"],"itemData":{"id":336,"type":"webpage","abstract":"Find out why social signals are so integral to SEO and explore how powerful social media can be for increasing your business’ visibility and rankings","language":"en","title":"What are Social Signals in SEO &amp; How Does Social Media Impact SEO?","URL":"https://www.creativeideaz.co.uk/blog/what-are-social-signals-in-seo-how-does-social-media-impact-seo","author":[{"family":"Sanghera","given":"Rav"}],"accessed":{"date-parts":[["2024",3,11]]},"issued":{"date-parts":[["2023",7,24]]}}}],"schema":"https://github.com/citation-style-language/schema/raw/master/csl-citation.json"} </w:instrText>
      </w:r>
      <w:r>
        <w:fldChar w:fldCharType="separate"/>
      </w:r>
      <w:r w:rsidRPr="00BB00D0">
        <w:rPr>
          <w:rFonts w:cs="Times New Roman"/>
        </w:rPr>
        <w:t>(Sanghera, 2023)</w:t>
      </w:r>
      <w:r>
        <w:fldChar w:fldCharType="end"/>
      </w:r>
      <w:r>
        <w:t xml:space="preserve">. </w:t>
      </w:r>
    </w:p>
    <w:p w14:paraId="6DF793AB" w14:textId="54F1514A" w:rsidR="00BB00D0" w:rsidRDefault="00BB00D0" w:rsidP="00BB00D0">
      <w:pPr>
        <w:spacing w:line="360" w:lineRule="auto"/>
        <w:jc w:val="both"/>
      </w:pPr>
      <w:r>
        <w:t>Audience Engagement and Interaction</w:t>
      </w:r>
    </w:p>
    <w:p w14:paraId="48C86B35" w14:textId="0AFDE42B" w:rsidR="00BB00D0" w:rsidRDefault="00BB00D0" w:rsidP="00BB00D0">
      <w:pPr>
        <w:spacing w:line="360" w:lineRule="auto"/>
        <w:jc w:val="both"/>
      </w:pPr>
      <w:r w:rsidRPr="00BB00D0">
        <w:t xml:space="preserve">Audiences are inclined to engage with content that has garnered social validation through likes, shares, and positive comments </w:t>
      </w:r>
      <w:r>
        <w:fldChar w:fldCharType="begin"/>
      </w:r>
      <w:r>
        <w:instrText xml:space="preserve"> ADDIN ZOTERO_ITEM CSL_CITATION {"citationID":"1auLtIhZ","properties":{"formattedCitation":"(Team, 2023)","plainCitation":"(Team, 2023)","noteIndex":0},"citationItems":[{"id":328,"uris":["http://zotero.org/users/local/xdEZbESh/items/HKGKUKQ7"],"itemData":{"id":328,"type":"webpage","abstract":"Learn how social signals correlate to SEO, and what you should do to boost your social media presence.","container-title":"Semrush Blog","language":"en","title":"Social Signals &amp; SEO: Do Shares + Likes Help You Rank Higher?","title-short":"Social Signals &amp; SEO","URL":"https://www.semrush.com/blog/social-signals-seo/","author":[{"family":"Team","given":"Semrush"}],"accessed":{"date-parts":[["2024",3,10]]},"issued":{"date-parts":[["2023",9,27]]}}}],"schema":"https://github.com/citation-style-language/schema/raw/master/csl-citation.json"} </w:instrText>
      </w:r>
      <w:r>
        <w:fldChar w:fldCharType="separate"/>
      </w:r>
      <w:r w:rsidRPr="00BB00D0">
        <w:rPr>
          <w:rFonts w:cs="Times New Roman"/>
        </w:rPr>
        <w:t>(Team, 2023)</w:t>
      </w:r>
      <w:r>
        <w:fldChar w:fldCharType="end"/>
      </w:r>
      <w:r>
        <w:t xml:space="preserve"> .</w:t>
      </w:r>
    </w:p>
    <w:p w14:paraId="31A9F777" w14:textId="53B1EC7C" w:rsidR="00BB00D0" w:rsidRDefault="00BB00D0" w:rsidP="00BB00D0">
      <w:pPr>
        <w:spacing w:line="360" w:lineRule="auto"/>
        <w:jc w:val="both"/>
      </w:pPr>
      <w:r>
        <w:t>User-generated Content</w:t>
      </w:r>
    </w:p>
    <w:p w14:paraId="6BCA4077" w14:textId="71B044F3" w:rsidR="00BB00D0" w:rsidRDefault="00BB00D0" w:rsidP="00BB00D0">
      <w:pPr>
        <w:spacing w:line="360" w:lineRule="auto"/>
        <w:jc w:val="both"/>
      </w:pPr>
      <w:r w:rsidRPr="00BB00D0">
        <w:t>Social signals empower users to generate and distribute their content based on their experiences, resulting in valuable content that amplifies brand visibility and credibility</w:t>
      </w:r>
      <w:r>
        <w:t xml:space="preserve"> </w:t>
      </w:r>
      <w:r>
        <w:fldChar w:fldCharType="begin"/>
      </w:r>
      <w:r>
        <w:instrText xml:space="preserve"> ADDIN ZOTERO_ITEM CSL_CITATION {"citationID":"9lLffmtd","properties":{"formattedCitation":"(Jarvis, no date)","plainCitation":"(Jarvis, no date)","noteIndex":0},"citationItems":[{"id":338,"uris":["http://zotero.org/users/local/xdEZbESh/items/4IRQI5PX"],"itemData":{"id":338,"type":"webpage","abstract":"There are many different factors at play when search engines rank each page on the internet. Search undoubtedly plays a part but nobody knows how much.","container-title":"https://www.exprance.com/","language":"en_US","note":"section: Search Engine Optimization","title":"Does Social Media Marketing Really Benefit Your Search Ranking? | Exprance","title-short":"Does Social Media Marketing Really Benefit Your Search Ranking?","URL":"https://www.exprance.com/social-media-marketing-benefit-search/","author":[{"family":"Jarvis","given":"Zachary"}],"accessed":{"date-parts":[["2024",3,11]]}}}],"schema":"https://github.com/citation-style-language/schema/raw/master/csl-citation.json"} </w:instrText>
      </w:r>
      <w:r>
        <w:fldChar w:fldCharType="separate"/>
      </w:r>
      <w:r w:rsidRPr="00BB00D0">
        <w:rPr>
          <w:rFonts w:cs="Times New Roman"/>
        </w:rPr>
        <w:t>(Jarvis, no date)</w:t>
      </w:r>
      <w:r>
        <w:fldChar w:fldCharType="end"/>
      </w:r>
      <w:r>
        <w:t xml:space="preserve">. </w:t>
      </w:r>
    </w:p>
    <w:p w14:paraId="5FDE66D3" w14:textId="2D1473E8" w:rsidR="00BB00D0" w:rsidRPr="00472D7B" w:rsidRDefault="00BB00D0" w:rsidP="00BB00D0">
      <w:pPr>
        <w:spacing w:line="360" w:lineRule="auto"/>
        <w:jc w:val="both"/>
        <w:rPr>
          <w:b/>
          <w:u w:val="single"/>
        </w:rPr>
      </w:pPr>
      <w:r w:rsidRPr="00472D7B">
        <w:rPr>
          <w:b/>
          <w:u w:val="single"/>
        </w:rPr>
        <w:t>Limitations of Social Signals</w:t>
      </w:r>
    </w:p>
    <w:p w14:paraId="04AF60A1" w14:textId="1956DC11" w:rsidR="00BB00D0" w:rsidRDefault="00BB00D0" w:rsidP="00BB00D0">
      <w:pPr>
        <w:spacing w:line="360" w:lineRule="auto"/>
        <w:jc w:val="both"/>
      </w:pPr>
      <w:r>
        <w:t>Inaccurate Content Representation</w:t>
      </w:r>
    </w:p>
    <w:p w14:paraId="34454368" w14:textId="0F57F091" w:rsidR="00BB00D0" w:rsidRDefault="00BB00D0" w:rsidP="00BB00D0">
      <w:pPr>
        <w:spacing w:line="360" w:lineRule="auto"/>
        <w:jc w:val="both"/>
      </w:pPr>
      <w:r w:rsidRPr="00BB00D0">
        <w:t xml:space="preserve">Social signals may not consistently offer reliable indicators of content quality or relevance. Additionally, substantial social engagement does not necessarily guarantee the presence of high-quality content </w:t>
      </w:r>
      <w:r>
        <w:fldChar w:fldCharType="begin"/>
      </w:r>
      <w:r>
        <w:instrText xml:space="preserve"> ADDIN ZOTERO_ITEM CSL_CITATION {"citationID":"0LICemug","properties":{"formattedCitation":"(Kavitha, 2023)","plainCitation":"(Kavitha, 2023)","noteIndex":0},"citationItems":[{"id":342,"uris":["http://zotero.org/users/local/xdEZbESh/items/3NUN95ED"],"itemData":{"id":342,"type":"article-journal","DOI":"10.6084/m9.figshare.24763257","source":"ResearchGate","title":"A study on disadvantage and impact on Digital Marketing","author":[{"family":"Kavitha","given":"M."}],"issued":{"date-parts":[["2023",12,18]]}}}],"schema":"https://github.com/citation-style-language/schema/raw/master/csl-citation.json"} </w:instrText>
      </w:r>
      <w:r>
        <w:fldChar w:fldCharType="separate"/>
      </w:r>
      <w:r w:rsidRPr="00BB00D0">
        <w:rPr>
          <w:rFonts w:cs="Times New Roman"/>
        </w:rPr>
        <w:t>(Kavitha, 2023)</w:t>
      </w:r>
      <w:r>
        <w:fldChar w:fldCharType="end"/>
      </w:r>
      <w:r>
        <w:t xml:space="preserve">. </w:t>
      </w:r>
    </w:p>
    <w:p w14:paraId="1C5DD46B" w14:textId="38EEFC7F" w:rsidR="00BB00D0" w:rsidRDefault="00BB00D0" w:rsidP="00BB00D0">
      <w:pPr>
        <w:spacing w:line="360" w:lineRule="auto"/>
        <w:jc w:val="both"/>
      </w:pPr>
      <w:r>
        <w:t>Vulnerability to Manipulation</w:t>
      </w:r>
    </w:p>
    <w:p w14:paraId="60422464" w14:textId="41C23459" w:rsidR="00BB00D0" w:rsidRDefault="00BB00D0" w:rsidP="00BB00D0">
      <w:pPr>
        <w:spacing w:line="360" w:lineRule="auto"/>
        <w:jc w:val="both"/>
      </w:pPr>
      <w:r w:rsidRPr="00BB00D0">
        <w:t xml:space="preserve">Social signals are susceptible to manipulation through methods like purchasing followers, likes, and shares. Such tactics can distort social metrics without reflecting authentic user engagement or interests </w:t>
      </w:r>
      <w:r>
        <w:fldChar w:fldCharType="begin"/>
      </w:r>
      <w:r>
        <w:instrText xml:space="preserve"> ADDIN ZOTERO_ITEM CSL_CITATION {"citationID":"jjUJe87n","properties":{"formattedCitation":"(Kavitha, 2023)","plainCitation":"(Kavitha, 2023)","noteIndex":0},"citationItems":[{"id":342,"uris":["http://zotero.org/users/local/xdEZbESh/items/3NUN95ED"],"itemData":{"id":342,"type":"article-journal","DOI":"10.6084/m9.figshare.24763257","source":"ResearchGate","title":"A study on disadvantage and impact on Digital Marketing","author":[{"family":"Kavitha","given":"M."}],"issued":{"date-parts":[["2023",12,18]]}}}],"schema":"https://github.com/citation-style-language/schema/raw/master/csl-citation.json"} </w:instrText>
      </w:r>
      <w:r>
        <w:fldChar w:fldCharType="separate"/>
      </w:r>
      <w:r w:rsidRPr="00BB00D0">
        <w:rPr>
          <w:rFonts w:cs="Times New Roman"/>
        </w:rPr>
        <w:t>(Kavitha, 2023)</w:t>
      </w:r>
      <w:r>
        <w:fldChar w:fldCharType="end"/>
      </w:r>
      <w:r>
        <w:t xml:space="preserve">. </w:t>
      </w:r>
    </w:p>
    <w:p w14:paraId="5E4CA28F" w14:textId="7D68E5CE" w:rsidR="00BB00D0" w:rsidRDefault="00BB00D0" w:rsidP="00BB00D0">
      <w:pPr>
        <w:spacing w:line="360" w:lineRule="auto"/>
        <w:jc w:val="both"/>
      </w:pPr>
      <w:r>
        <w:t xml:space="preserve">Privacy Concerns </w:t>
      </w:r>
    </w:p>
    <w:p w14:paraId="3C4510A3" w14:textId="43723CF1" w:rsidR="00BB00D0" w:rsidRDefault="00BB00D0" w:rsidP="00BB00D0">
      <w:pPr>
        <w:spacing w:line="360" w:lineRule="auto"/>
        <w:jc w:val="both"/>
      </w:pPr>
      <w:r w:rsidRPr="00BB00D0">
        <w:t xml:space="preserve">The collection of social signals has the potential to raise privacy concerns among users of social media platforms, especially if their data is utilized without their consent or awareness </w:t>
      </w:r>
      <w:r>
        <w:fldChar w:fldCharType="begin"/>
      </w:r>
      <w:r>
        <w:instrText xml:space="preserve"> ADDIN ZOTERO_ITEM CSL_CITATION {"citationID":"dk9YkNqZ","properties":{"formattedCitation":"(Shah, 2023)","plainCitation":"(Shah, 2023)","noteIndex":0},"citationItems":[{"id":334,"uris":["http://zotero.org/users/local/xdEZbESh/items/8VA54WNY"],"itemData":{"id":334,"type":"webpage","abstract":"Explore the transformative potential of social media marketing and understand its advantages and disadvantages along with real-world case studies.","language":"en-us","title":"Advantages &amp; Disadvantages of Social Media Marketing","URL":"https://www.sprinklr.com/blog/advantages-and-disadvantages-of-social-media-marketing/","author":[{"family":"Shah","given":"Rachna"}],"accessed":{"date-parts":[["2024",3,11]]},"issued":{"date-parts":[["2023",8,10]]}}}],"schema":"https://github.com/citation-style-language/schema/raw/master/csl-citation.json"} </w:instrText>
      </w:r>
      <w:r>
        <w:fldChar w:fldCharType="separate"/>
      </w:r>
      <w:r w:rsidRPr="00BB00D0">
        <w:rPr>
          <w:rFonts w:cs="Times New Roman"/>
        </w:rPr>
        <w:t>(Shah, 2023)</w:t>
      </w:r>
      <w:r>
        <w:fldChar w:fldCharType="end"/>
      </w:r>
      <w:r>
        <w:t xml:space="preserve">. </w:t>
      </w:r>
    </w:p>
    <w:p w14:paraId="1098CF4E" w14:textId="77777777" w:rsidR="00BB00D0" w:rsidRDefault="00BB00D0" w:rsidP="00BB00D0">
      <w:pPr>
        <w:spacing w:line="360" w:lineRule="auto"/>
        <w:jc w:val="both"/>
      </w:pPr>
    </w:p>
    <w:p w14:paraId="11F3ACB0" w14:textId="496E29BB" w:rsidR="00BB00D0" w:rsidRPr="00472D7B" w:rsidRDefault="00BB00D0" w:rsidP="00BB00D0">
      <w:pPr>
        <w:spacing w:line="360" w:lineRule="auto"/>
        <w:jc w:val="both"/>
        <w:rPr>
          <w:b/>
          <w:u w:val="single"/>
        </w:rPr>
      </w:pPr>
      <w:r w:rsidRPr="00472D7B">
        <w:rPr>
          <w:b/>
          <w:u w:val="single"/>
        </w:rPr>
        <w:lastRenderedPageBreak/>
        <w:t>Recent Trends in the Search Engine Market and Consumer Reach Behavior</w:t>
      </w:r>
    </w:p>
    <w:p w14:paraId="72277A23" w14:textId="0489E3CC" w:rsidR="00BB00D0" w:rsidRDefault="00BB00D0" w:rsidP="00BB00D0">
      <w:pPr>
        <w:spacing w:line="360" w:lineRule="auto"/>
        <w:jc w:val="both"/>
      </w:pPr>
      <w:r w:rsidRPr="00BB00D0">
        <w:t>The search engine market is continuously evolving and is projected to experience substantial growth between 2023 and 2030</w:t>
      </w:r>
      <w:r>
        <w:t xml:space="preserve"> </w:t>
      </w:r>
      <w:r>
        <w:fldChar w:fldCharType="begin"/>
      </w:r>
      <w:r>
        <w:instrText xml:space="preserve"> ADDIN ZOTERO_ITEM CSL_CITATION {"citationID":"uO0wJfbj","properties":{"formattedCitation":"(Industry Research &amp; Forecast Reports, 2023)","plainCitation":"(Industry Research &amp; Forecast Reports, 2023)","noteIndex":0},"citationItems":[{"id":347,"uris":["http://zotero.org/users/local/xdEZbESh/items/UHHSL6SJ"],"itemData":{"id":347,"type":"webpage","title":"(2) Search Engine Market - Growth, Trends and Forecast (2023 - 2030) | LinkedIn","URL":"https://www.linkedin.com/pulse/search-engine-market-growth-trends/","author":[{"family":"Industry Research &amp; Forecast Reports","given":""}],"accessed":{"date-parts":[["2024",3,12]]},"issued":{"date-parts":[["2023",9,13]]}}}],"schema":"https://github.com/citation-style-language/schema/raw/master/csl-citation.json"} </w:instrText>
      </w:r>
      <w:r>
        <w:fldChar w:fldCharType="separate"/>
      </w:r>
      <w:r w:rsidRPr="00BB00D0">
        <w:rPr>
          <w:rFonts w:cs="Times New Roman"/>
        </w:rPr>
        <w:t>(Industry Research &amp; Forecast Reports, 2023)</w:t>
      </w:r>
      <w:r>
        <w:fldChar w:fldCharType="end"/>
      </w:r>
      <w:r>
        <w:t xml:space="preserve">. </w:t>
      </w:r>
      <w:r w:rsidRPr="00BB00D0">
        <w:t>Search Engine Marketing (SEM) stands as a potent digital marketing strategy, involving the promotion of websites to enhance visibility in search engine results pages. In today's digital landscape, SEM has become indispensable for online businesses</w:t>
      </w:r>
      <w:r>
        <w:t xml:space="preserve"> </w:t>
      </w:r>
      <w:r>
        <w:fldChar w:fldCharType="begin"/>
      </w:r>
      <w:r>
        <w:instrText xml:space="preserve"> ADDIN ZOTERO_ITEM CSL_CITATION {"citationID":"XhHYiToK","properties":{"formattedCitation":"(Shah, 2024)","plainCitation":"(Shah, 2024)","noteIndex":0},"citationItems":[{"id":345,"uris":["http://zotero.org/users/local/xdEZbESh/items/JH6XDQF8"],"itemData":{"id":345,"type":"webpage","abstract":"Stay ahead of the curve in search engine marketing with our expert insights on the latest trends and techniques.","container-title":"2Stallions","language":"en-US","title":"Staying Ahead of the Latest Search Engine Marketing Trends","URL":"https://2stallions.com/blog/staying-ahead-of-the-latest-search-engine-marketing-trends/","author":[{"family":"Shah","given":"Dhawal"}],"accessed":{"date-parts":[["2024",3,12]]},"issued":{"date-parts":[["2024",1,22]]}}}],"schema":"https://github.com/citation-style-language/schema/raw/master/csl-citation.json"} </w:instrText>
      </w:r>
      <w:r>
        <w:fldChar w:fldCharType="separate"/>
      </w:r>
      <w:r w:rsidRPr="00BB00D0">
        <w:rPr>
          <w:rFonts w:cs="Times New Roman"/>
        </w:rPr>
        <w:t>(Shah, 2024)</w:t>
      </w:r>
      <w:r>
        <w:fldChar w:fldCharType="end"/>
      </w:r>
      <w:r>
        <w:t xml:space="preserve">. </w:t>
      </w:r>
      <w:r w:rsidRPr="00BB00D0">
        <w:t>However, to fully capitalize on its benefits, it is essential to remain abreast of the latest trends and practices.</w:t>
      </w:r>
    </w:p>
    <w:p w14:paraId="24EAA456" w14:textId="64CB2F2F" w:rsidR="00BB00D0" w:rsidRDefault="00BB00D0" w:rsidP="00BB00D0">
      <w:pPr>
        <w:spacing w:line="360" w:lineRule="auto"/>
        <w:jc w:val="both"/>
      </w:pPr>
      <w:r w:rsidRPr="00BB00D0">
        <w:t xml:space="preserve">In recent years, </w:t>
      </w:r>
      <w:r w:rsidRPr="00BB00D0">
        <w:rPr>
          <w:b/>
        </w:rPr>
        <w:t>Artificial Intelligence (AI) and Machine Learning (ML)</w:t>
      </w:r>
      <w:r w:rsidRPr="00BB00D0">
        <w:t xml:space="preserve"> have been swiftly integrated into SEM, enabling automation of tasks, more efficient data analysis, and personalized content delivery</w:t>
      </w:r>
      <w:r>
        <w:t xml:space="preserve"> </w:t>
      </w:r>
      <w:r>
        <w:fldChar w:fldCharType="begin"/>
      </w:r>
      <w:r>
        <w:instrText xml:space="preserve"> ADDIN ZOTERO_ITEM CSL_CITATION {"citationID":"d0Ier95B","properties":{"formattedCitation":"(Wilkinson, 2023)","plainCitation":"(Wilkinson, 2023)","noteIndex":0},"citationItems":[{"id":349,"uris":["http://zotero.org/users/local/xdEZbESh/items/D3TCXVI7"],"itemData":{"id":349,"type":"webpage","abstract":"It’s essential to stay on top of the latest SEO trends. Here are the most important ones to know about in 2023.","container-title":"Semrush Blog","language":"en","title":"SEO Trends in 2023: The Ones You Need to Know About","title-short":"SEO Trends in 2023","URL":"https://www.semrush.com/blog/seo-trends/","author":[{"family":"Wilkinson","given":""}],"accessed":{"date-parts":[["2024",3,12]]},"issued":{"date-parts":[["2023",10,10]]}}}],"schema":"https://github.com/citation-style-language/schema/raw/master/csl-citation.json"} </w:instrText>
      </w:r>
      <w:r>
        <w:fldChar w:fldCharType="separate"/>
      </w:r>
      <w:r w:rsidRPr="00BB00D0">
        <w:rPr>
          <w:rFonts w:cs="Times New Roman"/>
        </w:rPr>
        <w:t>(Wilkinson, 2023)</w:t>
      </w:r>
      <w:r>
        <w:fldChar w:fldCharType="end"/>
      </w:r>
      <w:r>
        <w:t xml:space="preserve">. </w:t>
      </w:r>
      <w:r w:rsidRPr="00BB00D0">
        <w:t xml:space="preserve">Moreover, the surge in voice assistants has propelled </w:t>
      </w:r>
      <w:r w:rsidRPr="00BB00D0">
        <w:rPr>
          <w:b/>
        </w:rPr>
        <w:t>Voice Search</w:t>
      </w:r>
      <w:r w:rsidRPr="00BB00D0">
        <w:t xml:space="preserve"> to the forefront, revolutionizing how individuals seek information and engage with brands</w:t>
      </w:r>
      <w:r>
        <w:t xml:space="preserve"> </w:t>
      </w:r>
      <w:r>
        <w:fldChar w:fldCharType="begin"/>
      </w:r>
      <w:r>
        <w:instrText xml:space="preserve"> ADDIN ZOTERO_ITEM CSL_CITATION {"citationID":"cp9QDi49","properties":{"formattedCitation":"(Shah, 2024)","plainCitation":"(Shah, 2024)","noteIndex":0},"citationItems":[{"id":345,"uris":["http://zotero.org/users/local/xdEZbESh/items/JH6XDQF8"],"itemData":{"id":345,"type":"webpage","abstract":"Stay ahead of the curve in search engine marketing with our expert insights on the latest trends and techniques.","container-title":"2Stallions","language":"en-US","title":"Staying Ahead of the Latest Search Engine Marketing Trends","URL":"https://2stallions.com/blog/staying-ahead-of-the-latest-search-engine-marketing-trends/","author":[{"family":"Shah","given":"Dhawal"}],"accessed":{"date-parts":[["2024",3,12]]},"issued":{"date-parts":[["2024",1,22]]}}}],"schema":"https://github.com/citation-style-language/schema/raw/master/csl-citation.json"} </w:instrText>
      </w:r>
      <w:r>
        <w:fldChar w:fldCharType="separate"/>
      </w:r>
      <w:r w:rsidRPr="00BB00D0">
        <w:rPr>
          <w:rFonts w:cs="Times New Roman"/>
        </w:rPr>
        <w:t>(Shah, 2024)</w:t>
      </w:r>
      <w:r>
        <w:fldChar w:fldCharType="end"/>
      </w:r>
      <w:r>
        <w:t xml:space="preserve">. </w:t>
      </w:r>
      <w:r w:rsidRPr="00BB00D0">
        <w:t xml:space="preserve">Therefore, marketers must optimize their content to align with this trend to stay competitive. Additionally, the prevalence of </w:t>
      </w:r>
      <w:r w:rsidRPr="00BB00D0">
        <w:rPr>
          <w:b/>
        </w:rPr>
        <w:t>Mobile-First Indexing</w:t>
      </w:r>
      <w:r w:rsidRPr="00BB00D0">
        <w:t xml:space="preserve"> underscores the importance of optimizing websites for mobile devices, given the majority of users' reliance on mobile devices for search purposes</w:t>
      </w:r>
      <w:r>
        <w:fldChar w:fldCharType="begin"/>
      </w:r>
      <w:r>
        <w:instrText xml:space="preserve"> ADDIN ZOTERO_ITEM CSL_CITATION {"citationID":"v2OUGkCx","properties":{"formattedCitation":"(Shah, 2024)","plainCitation":"(Shah, 2024)","noteIndex":0},"citationItems":[{"id":345,"uris":["http://zotero.org/users/local/xdEZbESh/items/JH6XDQF8"],"itemData":{"id":345,"type":"webpage","abstract":"Stay ahead of the curve in search engine marketing with our expert insights on the latest trends and techniques.","container-title":"2Stallions","language":"en-US","title":"Staying Ahead of the Latest Search Engine Marketing Trends","URL":"https://2stallions.com/blog/staying-ahead-of-the-latest-search-engine-marketing-trends/","author":[{"family":"Shah","given":"Dhawal"}],"accessed":{"date-parts":[["2024",3,12]]},"issued":{"date-parts":[["2024",1,22]]}}}],"schema":"https://github.com/citation-style-language/schema/raw/master/csl-citation.json"} </w:instrText>
      </w:r>
      <w:r>
        <w:fldChar w:fldCharType="separate"/>
      </w:r>
      <w:r w:rsidRPr="00BB00D0">
        <w:rPr>
          <w:rFonts w:cs="Times New Roman"/>
        </w:rPr>
        <w:t>(Shah, 2024)</w:t>
      </w:r>
      <w:r>
        <w:fldChar w:fldCharType="end"/>
      </w:r>
      <w:r>
        <w:t xml:space="preserve">. </w:t>
      </w:r>
    </w:p>
    <w:p w14:paraId="29B5A7E4" w14:textId="0DFEB5B8" w:rsidR="00BB00D0" w:rsidRDefault="00BB00D0" w:rsidP="00472D7B">
      <w:pPr>
        <w:spacing w:line="360" w:lineRule="auto"/>
        <w:jc w:val="both"/>
      </w:pPr>
      <w:r w:rsidRPr="00BB00D0">
        <w:t xml:space="preserve">Consumers commonly utilize search engines to research products or services before making purchase decisions. Hence, brands must effectively leverage </w:t>
      </w:r>
      <w:r w:rsidRPr="00BB00D0">
        <w:rPr>
          <w:b/>
        </w:rPr>
        <w:t>SEO techniques</w:t>
      </w:r>
      <w:r w:rsidRPr="00BB00D0">
        <w:t xml:space="preserve"> to attract consumers throughout their decision-making process</w:t>
      </w:r>
      <w:r>
        <w:t xml:space="preserve"> </w:t>
      </w:r>
      <w:r>
        <w:fldChar w:fldCharType="begin"/>
      </w:r>
      <w:r>
        <w:instrText xml:space="preserve"> ADDIN ZOTERO_ITEM CSL_CITATION {"citationID":"ED8WBYAv","properties":{"formattedCitation":"(Kaur, Singh and Kaur, 2020)","plainCitation":"(Kaur, Singh and Kaur, 2020)","noteIndex":0},"citationItems":[{"id":355,"uris":["http://zotero.org/users/local/xdEZbESh/items/2NK3G8H3"],"itemData":{"id":355,"type":"article-journal","abstract":"To suggest that the internet and developing technology have influenced consumer behaviour is an understatement. Consumers interact and transact with e-commerce firms through digital marketing, offering a plethora of opportunities and problems for existing and new brands. The purpose of this study is to determine the extent to which digital marketing can impact consumer behaviour. Search engine optimization, Facebook, Instagram, pay-per-click, and email marketing are examples of digital marketing techniques that have a significant impact on customers' perceptions of brands and how they interact online.","container-title":"Journal of emerging technologies and innovative research","ISSN":"2349-5162","issue":"11","language":"en","note":"publisher: JETIR(www.jetir.org)","page":"981-984","source":"typeset.io","title":"Impact of Digital Marketing on Consumer Behaviour For E-Commerce","URL":"https://typeset.io/papers/impact-of-digital-marketing-on-consumer-behaviour-for-e-2oajecuv2t","volume":"7","author":[{"family":"Kaur","given":"Divyaneet"},{"family":"Singh","given":"Gurvinder"},{"family":"Kaur","given":"Gurmeet"}],"accessed":{"date-parts":[["2024",3,12]]},"issued":{"date-parts":[["2020",11,1]]}}}],"schema":"https://github.com/citation-style-language/schema/raw/master/csl-citation.json"} </w:instrText>
      </w:r>
      <w:r>
        <w:fldChar w:fldCharType="separate"/>
      </w:r>
      <w:r w:rsidRPr="00BB00D0">
        <w:rPr>
          <w:rFonts w:cs="Times New Roman"/>
        </w:rPr>
        <w:t>(Kaur, Singh and Kaur, 2020)</w:t>
      </w:r>
      <w:r>
        <w:fldChar w:fldCharType="end"/>
      </w:r>
      <w:r>
        <w:t xml:space="preserve">. </w:t>
      </w:r>
      <w:r w:rsidRPr="00BB00D0">
        <w:t xml:space="preserve">Furthermore, </w:t>
      </w:r>
      <w:r w:rsidRPr="00BB00D0">
        <w:rPr>
          <w:b/>
        </w:rPr>
        <w:t>social media platforms</w:t>
      </w:r>
      <w:r w:rsidRPr="00BB00D0">
        <w:t xml:space="preserve"> significantly influence consumer search behavior, as brands maintain a strong presence on these platforms and engagement with consumers proves advantageous </w:t>
      </w:r>
      <w:r w:rsidRPr="00BB00D0">
        <w:fldChar w:fldCharType="begin"/>
      </w:r>
      <w:r w:rsidRPr="00BB00D0">
        <w:instrText xml:space="preserve"> ADDIN ZOTERO_ITEM CSL_CITATION {"citationID":"HSltSP9Z","properties":{"formattedCitation":"(Ahmed, 2016)","plainCitation":"(Ahmed, 2016)","noteIndex":0},"citationItems":[{"id":357,"uris":["http://zotero.org/users/local/xdEZbESh/items/HPBLC9R7"],"itemData":{"id":357,"type":"article-journal","abstract":"The market of India has been witnessing a lot of changes especially with the advent of many global firms. These changes have been with regards to a higher penetration of the mass media, wide communication network availability of various categories and brands of goods and services increased, purchasing power leading to higher disposable income and a complex buying behaviour displayed by consumers at the market place. While firms are trying to deliver superior innovative and value added products and services in their attempt to delight the customers, they have realized that the key to understanding consumer behaviour lies in identifying those vital elements which derive a positive consumer value and work out the entire marketing programme to deliver that unique value. Internet makes life simple and innovative. People are doing business online and trade has become more easy and fast due to this. Internet provides new ways to promote business. Website becomes the essence of online business as to show their services and products. Internet gathers all competitors and consumers in one place. It brings new lane to promote, advertise products and services in market. All this has resulted in the growth of consumer’s aspiration levels and their seeking right value and a certain lifestyle from the various products and services offerings. The challenge before marketers is to offer products, which will provide them the desired value satisfaction in this age of constantly changing consumer behaviour and aspirations.","container-title":"International Journal of Commerce and Business Management","DOI":"10.15740/HAS/IJCBM/9.1/96-101","ISSN":"0974-2646","issue":"1","language":"en","page":"96-101","source":"typeset.io","title":"Online consumer behaviour","URL":"https://typeset.io/papers/online-consumer-behaviour-18gluzjppo","volume":"9","author":[{"family":"Ahmed","given":"Nizar"}],"accessed":{"date-parts":[["2024",3,12]]},"issued":{"date-parts":[["2016",4,1]]}}}],"schema":"https://github.com/citation-style-language/schema/raw/master/csl-citation.json"} </w:instrText>
      </w:r>
      <w:r w:rsidRPr="00BB00D0">
        <w:fldChar w:fldCharType="separate"/>
      </w:r>
      <w:r w:rsidRPr="00BB00D0">
        <w:rPr>
          <w:rFonts w:cs="Times New Roman"/>
        </w:rPr>
        <w:t>(Ahmed, 2016)</w:t>
      </w:r>
      <w:r w:rsidRPr="00BB00D0">
        <w:fldChar w:fldCharType="end"/>
      </w:r>
      <w:r w:rsidRPr="00BB00D0">
        <w:t xml:space="preserve">. </w:t>
      </w:r>
      <w:r w:rsidRPr="00BB00D0">
        <w:rPr>
          <w:b/>
        </w:rPr>
        <w:t>Pay-per-click advertising</w:t>
      </w:r>
      <w:r w:rsidRPr="00BB00D0">
        <w:t xml:space="preserve"> can also shape consumer search behavior by reaching a broader audience through targeted advertisements </w:t>
      </w:r>
      <w:r w:rsidRPr="00BB00D0">
        <w:fldChar w:fldCharType="begin"/>
      </w:r>
      <w:r w:rsidRPr="00BB00D0">
        <w:instrText xml:space="preserve"> ADDIN ZOTERO_ITEM CSL_CITATION {"citationID":"1lW9ZVCM","properties":{"formattedCitation":"(Kaur, Singh and Kaur, 2020)","plainCitation":"(Kaur, Singh and Kaur, 2020)","noteIndex":0},"citationItems":[{"id":355,"uris":["http://zotero.org/users/local/xdEZbESh/items/2NK3G8H3"],"itemData":{"id":355,"type":"article-journal","abstract":"To suggest that the internet and developing technology have influenced consumer behaviour is an understatement. Consumers interact and transact with e-commerce firms through digital marketing, offering a plethora of opportunities and problems for existing and new brands. The purpose of this study is to determine the extent to which digital marketing can impact consumer behaviour. Search engine optimization, Facebook, Instagram, pay-per-click, and email marketing are examples of digital marketing techniques that have a significant impact on customers' perceptions of brands and how they interact online.","container-title":"Journal of emerging technologies and innovative research","ISSN":"2349-5162","issue":"11","language":"en","note":"publisher: JETIR(www.jetir.org)","page":"981-984","source":"typeset.io","title":"Impact of Digital Marketing on Consumer Behaviour For E-Commerce","URL":"https://typeset.io/papers/impact-of-digital-marketing-on-consumer-behaviour-for-e-2oajecuv2t","volume":"7","author":[{"family":"Kaur","given":"Divyaneet"},{"family":"Singh","given":"Gurvinder"},{"family":"Kaur","given":"Gurmeet"}],"accessed":{"date-parts":[["2024",3,12]]},"issued":{"date-parts":[["2020",11,1]]}}}],"schema":"https://github.com/citation-style-language/schema/raw/master/csl-citation.json"} </w:instrText>
      </w:r>
      <w:r w:rsidRPr="00BB00D0">
        <w:fldChar w:fldCharType="separate"/>
      </w:r>
      <w:r w:rsidRPr="00BB00D0">
        <w:rPr>
          <w:rFonts w:cs="Times New Roman"/>
        </w:rPr>
        <w:t>(Kaur, Singh and Kaur, 2020)</w:t>
      </w:r>
      <w:r w:rsidRPr="00BB00D0">
        <w:fldChar w:fldCharType="end"/>
      </w:r>
      <w:r w:rsidRPr="00BB00D0">
        <w:t xml:space="preserve">. Finally, </w:t>
      </w:r>
      <w:r w:rsidRPr="00BB00D0">
        <w:rPr>
          <w:b/>
        </w:rPr>
        <w:t>email marketing</w:t>
      </w:r>
      <w:r w:rsidRPr="00BB00D0">
        <w:t xml:space="preserve"> remains an effective technique for delivering personalized and targeted information to consumers</w:t>
      </w:r>
      <w:r>
        <w:t xml:space="preserve"> </w:t>
      </w:r>
      <w:r>
        <w:fldChar w:fldCharType="begin"/>
      </w:r>
      <w:r>
        <w:instrText xml:space="preserve"> ADDIN ZOTERO_ITEM CSL_CITATION {"citationID":"bOgOkGJu","properties":{"formattedCitation":"(Kumar and Chhabra, 2022)","plainCitation":"(Kumar and Chhabra, 2022)","noteIndex":0},"citationItems":[{"id":359,"uris":["http://zotero.org/users/local/xdEZbESh/items/U92CR9BY"],"itemData":{"id":359,"type":"article-journal","abstract":"Changes in marketing strategies and consumer habits have been prompted by the rapid growth of technologies, the globalisation of the financial system, and a variety of other external variables. In business parlance, \"marketing\" refers to the activities carried out by a company in an effort to increase demand for its products or services. With the use of marketing, the company seeks clients or customers for its products or services in order to fulfil orders. Customers are given the opportunity to view the information regarding the product that is being offered by the company, and they are able to be prepared to do appropriate comparison shopping. As a result, customers can appreciate their right to decision and can place orders whenever 24*7 at any location. The concept of \"responsibility\" is one of the most important factors that goes into internet buying. In internet marketing, this helps to gauge a potential customer's level of discernment prior to making a purchase. Customers who shop for goods and services online should have their orders delivered within the time frame and with the level of quality that has been promised by the merchants. The trust of one's customers is another essential component in the growth of an internet company. Because of new technologies and an increase in the number of people who are committed to using the internet, the interconnectedness of consumers is gradually growing. As a result, consumer behaviour has changed, and businesses should learn to understand the behaviour of their customers. The purpose of this research was to evaluate the impact that digital marketing has on the shopping behaviours of consumers. This focus primarily is on the evolution of digital marketing in promoting companies on a global scale, gaining a better understanding of buyer preferences, and analysing the behaviour of customers as an example.","container-title":"Towards excellence","DOI":"10.37867/te1402140","ISSN":"0974-035X","language":"en","page":"1695-1717","source":"typeset.io","title":"A study of digital marketing and its impact on consumer behaviour in the indian context","URL":"https://typeset.io/papers/a-study-of-digital-marketing-and-its-impact-on-consumer-1dttkrff","author":[{"family":"Kumar","given":"Suresh"},{"family":"Chhabra","given":"Ankur"}],"accessed":{"date-parts":[["2024",3,12]]},"issued":{"date-parts":[["2022",6,30]]}}}],"schema":"https://github.com/citation-style-language/schema/raw/master/csl-citation.json"} </w:instrText>
      </w:r>
      <w:r>
        <w:fldChar w:fldCharType="separate"/>
      </w:r>
      <w:r w:rsidRPr="00BB00D0">
        <w:rPr>
          <w:rFonts w:cs="Times New Roman"/>
        </w:rPr>
        <w:t>(Kumar and Chhabra, 2022)</w:t>
      </w:r>
      <w:r>
        <w:fldChar w:fldCharType="end"/>
      </w:r>
      <w:r>
        <w:t xml:space="preserve">. </w:t>
      </w:r>
    </w:p>
    <w:p w14:paraId="3BBE1441" w14:textId="428344B6" w:rsidR="00BB00D0" w:rsidRDefault="00E50F60" w:rsidP="00472D7B">
      <w:pPr>
        <w:pStyle w:val="Heading2"/>
        <w:spacing w:line="360" w:lineRule="auto"/>
      </w:pPr>
      <w:bookmarkStart w:id="46" w:name="_Toc161274198"/>
      <w:r>
        <w:t>Part</w:t>
      </w:r>
      <w:r w:rsidR="00BB00D0">
        <w:t xml:space="preserve"> B</w:t>
      </w:r>
      <w:r>
        <w:t xml:space="preserve"> – Social Media Marketing</w:t>
      </w:r>
      <w:bookmarkEnd w:id="46"/>
    </w:p>
    <w:p w14:paraId="69145FE8" w14:textId="0C27A97F" w:rsidR="00BB00D0" w:rsidRPr="00E50F60" w:rsidRDefault="00E50F60" w:rsidP="00472D7B">
      <w:pPr>
        <w:spacing w:line="360" w:lineRule="auto"/>
        <w:jc w:val="both"/>
        <w:rPr>
          <w:b/>
          <w:u w:val="single"/>
        </w:rPr>
      </w:pPr>
      <w:r w:rsidRPr="00E50F60">
        <w:rPr>
          <w:b/>
          <w:u w:val="single"/>
        </w:rPr>
        <w:t>Consumer &amp; Producer</w:t>
      </w:r>
    </w:p>
    <w:p w14:paraId="0F603FE9" w14:textId="19730D42" w:rsidR="00BB00D0" w:rsidRDefault="00BB00D0" w:rsidP="00E50F60">
      <w:pPr>
        <w:spacing w:line="360" w:lineRule="auto"/>
        <w:jc w:val="both"/>
      </w:pPr>
      <w:r w:rsidRPr="00E50F60">
        <w:rPr>
          <w:b/>
        </w:rPr>
        <w:t>Consumer</w:t>
      </w:r>
      <w:r w:rsidR="00E50F60" w:rsidRPr="00E50F60">
        <w:rPr>
          <w:b/>
        </w:rPr>
        <w:t>s</w:t>
      </w:r>
      <w:r w:rsidR="00E50F60">
        <w:t xml:space="preserve"> </w:t>
      </w:r>
      <w:r>
        <w:t>are individuals that purchase goods and services to satisfy their needs and wants. They are the end-users of products and services.</w:t>
      </w:r>
    </w:p>
    <w:p w14:paraId="45924940" w14:textId="6F5945CF" w:rsidR="00BB00D0" w:rsidRPr="00E50F60" w:rsidRDefault="00BB00D0" w:rsidP="00BB00D0">
      <w:pPr>
        <w:spacing w:line="360" w:lineRule="auto"/>
        <w:jc w:val="both"/>
        <w:rPr>
          <w:b/>
        </w:rPr>
      </w:pPr>
      <w:r w:rsidRPr="00BB00D0">
        <w:rPr>
          <w:b/>
        </w:rPr>
        <w:t>Prod</w:t>
      </w:r>
      <w:r w:rsidRPr="00E50F60">
        <w:rPr>
          <w:b/>
        </w:rPr>
        <w:t>ucers</w:t>
      </w:r>
      <w:r>
        <w:t xml:space="preserve"> are also identified as firms and business. These entities produce goods and services for consumption by consumers. Producers are responsible for manufacturing or pro</w:t>
      </w:r>
      <w:r w:rsidR="00E50F60">
        <w:t xml:space="preserve">viding the goods and services. </w:t>
      </w:r>
    </w:p>
    <w:p w14:paraId="4F2B60A9" w14:textId="00AAA71E" w:rsidR="00BB00D0" w:rsidRPr="00E50F60" w:rsidRDefault="00BB00D0" w:rsidP="00BB00D0">
      <w:pPr>
        <w:spacing w:line="360" w:lineRule="auto"/>
        <w:jc w:val="both"/>
        <w:rPr>
          <w:b/>
          <w:u w:val="single"/>
        </w:rPr>
      </w:pPr>
      <w:r w:rsidRPr="00E50F60">
        <w:rPr>
          <w:b/>
          <w:u w:val="single"/>
        </w:rPr>
        <w:lastRenderedPageBreak/>
        <w:t>Long-term Consumer-Producer Relationship</w:t>
      </w:r>
    </w:p>
    <w:p w14:paraId="37924B50" w14:textId="5FBB87AE" w:rsidR="00BB00D0" w:rsidRPr="00BB00D0" w:rsidRDefault="00BB00D0" w:rsidP="00BB00D0">
      <w:pPr>
        <w:spacing w:line="360" w:lineRule="auto"/>
        <w:jc w:val="both"/>
      </w:pPr>
      <w:r w:rsidRPr="00BB00D0">
        <w:t>A long-term consumer-producer relationship refers to a durable and continuous interaction between these two entities spanning an extended duration</w:t>
      </w:r>
      <w:r>
        <w:t xml:space="preserve"> which leads to higher consumer lifetime value </w:t>
      </w:r>
      <w:r>
        <w:fldChar w:fldCharType="begin"/>
      </w:r>
      <w:r>
        <w:instrText xml:space="preserve"> ADDIN ZOTERO_ITEM CSL_CITATION {"citationID":"CxrBfwPK","properties":{"formattedCitation":"(Aberle, 2023)","plainCitation":"(Aberle, 2023)","noteIndex":0},"citationItems":[{"id":365,"uris":["http://zotero.org/users/local/xdEZbESh/items/AFE9HERL"],"itemData":{"id":365,"type":"webpage","abstract":"Learn about relationship marketing, its importance and benefits and how it can generate repeat sales, encourage buzz marketing and gather customer data.","container-title":"Customer Experience","language":"en","title":"What is Relationship Marketing? - Definition from WhatIs.com","title-short":"What is Relationship Marketing?","URL":"https://www.techtarget.com/searchcustomerexperience/definition/relationship-marketing","author":[{"family":"Aberle","given":"Laura"}],"accessed":{"date-parts":[["2024",3,12]]},"issued":{"date-parts":[["2023"]]}}}],"schema":"https://github.com/citation-style-language/schema/raw/master/csl-citation.json"} </w:instrText>
      </w:r>
      <w:r>
        <w:fldChar w:fldCharType="separate"/>
      </w:r>
      <w:r w:rsidRPr="00BB00D0">
        <w:rPr>
          <w:rFonts w:cs="Times New Roman"/>
        </w:rPr>
        <w:t>(Aberle, 2023)</w:t>
      </w:r>
      <w:r>
        <w:fldChar w:fldCharType="end"/>
      </w:r>
      <w:r w:rsidRPr="00BB00D0">
        <w:t>. This bond is forged as consumers consistently procure goods or services from the producer, fostering loyalty and trust</w:t>
      </w:r>
      <w:r>
        <w:t xml:space="preserve"> </w:t>
      </w:r>
      <w:r>
        <w:fldChar w:fldCharType="begin"/>
      </w:r>
      <w:r>
        <w:instrText xml:space="preserve"> ADDIN ZOTERO_ITEM CSL_CITATION {"citationID":"F2onbLEN","properties":{"formattedCitation":"(Singh, 2021)","plainCitation":"(Singh, 2021)","noteIndex":0},"citationItems":[{"id":363,"uris":["http://zotero.org/users/local/xdEZbESh/items/EIF7PPH9"],"itemData":{"id":363,"type":"webpage","title":"Building Long-term Relationships With Customers | LinkedIn","URL":"https://www.linkedin.com/pulse/building-long-term-relationships-customers-gagandeep-singh/","author":[{"family":"Singh","given":"Gangandeep"}],"accessed":{"date-parts":[["2024",3,12]]},"issued":{"date-parts":[["2021",10,14]]}}}],"schema":"https://github.com/citation-style-language/schema/raw/master/csl-citation.json"} </w:instrText>
      </w:r>
      <w:r>
        <w:fldChar w:fldCharType="separate"/>
      </w:r>
      <w:r w:rsidRPr="00BB00D0">
        <w:rPr>
          <w:rFonts w:cs="Times New Roman"/>
        </w:rPr>
        <w:t>(Singh, 2021)</w:t>
      </w:r>
      <w:r>
        <w:fldChar w:fldCharType="end"/>
      </w:r>
      <w:r w:rsidRPr="00BB00D0">
        <w:t>. Key attributes of such relationships include transparent communication, facilitating feedback and suggestions</w:t>
      </w:r>
      <w:r>
        <w:t xml:space="preserve"> </w:t>
      </w:r>
      <w:r>
        <w:fldChar w:fldCharType="begin"/>
      </w:r>
      <w:r>
        <w:instrText xml:space="preserve"> ADDIN ZOTERO_ITEM CSL_CITATION {"citationID":"wybyPzHY","properties":{"formattedCitation":"(Singh, 2021)","plainCitation":"(Singh, 2021)","noteIndex":0},"citationItems":[{"id":363,"uris":["http://zotero.org/users/local/xdEZbESh/items/EIF7PPH9"],"itemData":{"id":363,"type":"webpage","title":"Building Long-term Relationships With Customers | LinkedIn","URL":"https://www.linkedin.com/pulse/building-long-term-relationships-customers-gagandeep-singh/","author":[{"family":"Singh","given":"Gangandeep"}],"accessed":{"date-parts":[["2024",3,12]]},"issued":{"date-parts":[["2021",10,14]]}}}],"schema":"https://github.com/citation-style-language/schema/raw/master/csl-citation.json"} </w:instrText>
      </w:r>
      <w:r>
        <w:fldChar w:fldCharType="separate"/>
      </w:r>
      <w:r w:rsidRPr="00BB00D0">
        <w:rPr>
          <w:rFonts w:cs="Times New Roman"/>
        </w:rPr>
        <w:t>(Singh, 2021)</w:t>
      </w:r>
      <w:r>
        <w:fldChar w:fldCharType="end"/>
      </w:r>
      <w:r w:rsidRPr="00BB00D0">
        <w:t>. Additionally, producers, acknowledging the trust and loyalty of consumers, provide value-added services like exclusive discounts, reward programs, and personalized offerings</w:t>
      </w:r>
      <w:r>
        <w:t xml:space="preserve"> </w:t>
      </w:r>
      <w:r>
        <w:fldChar w:fldCharType="begin"/>
      </w:r>
      <w:r>
        <w:instrText xml:space="preserve"> ADDIN ZOTERO_ITEM CSL_CITATION {"citationID":"UVgYtlEt","properties":{"formattedCitation":"(Sorce and Edwards, 2004)","plainCitation":"(Sorce and Edwards, 2004)","noteIndex":0},"citationItems":[{"id":368,"uris":["http://zotero.org/users/local/xdEZbESh/items/H52F8KIB"],"itemData":{"id":368,"type":"article-journal","abstract":"The purpose of this paper is to capture the consumer’s meaning of a relationship with a commercial ﬁrm. The unaided deﬁnitions of 167 adult consumers were coded using constructs based on service quality, social exchange and transactional exchange theories. The results revealed that service quality constructs were mentioned by 57 per cent of the respondents, social exchange constructs were mentioned by 41 per cent, and transactional exchange constructs by 25 per cent. The deﬁnitions used by many consumers were multi-dimensional and included a mix of constructs. The results conﬁrm that while some business-to-business relationship constructs are appropriate for understanding the nature of the business-to-consumer relationship, service quality dimensions are central to the consumer’s deﬁnition of this relationship. The implications of this research reinforce the notion that the consumer’s relationship with a business is a means to an end, not the goal.","container-title":"Journal of Database Marketing &amp; Customer Strategy Management","DOI":"10.1057/palgrave.dbm.3240225","ISSN":"1741-2447","issue":"3","journalAbbreviation":"J Database Mark Cust Strategy Manag","language":"en","page":"255-267","source":"DOI.org (Crossref)","title":"Defining business-to-consumer relationships: The consumer's perspective","title-short":"Defining business-to-consumer relationships","URL":"http://link.springer.com/10.1057/palgrave.dbm.3240225","volume":"11","author":[{"family":"Sorce","given":"Patricia"},{"family":"Edwards","given":"Kimberly"}],"accessed":{"date-parts":[["2024",3,12]]},"issued":{"date-parts":[["2004",4]]}}}],"schema":"https://github.com/citation-style-language/schema/raw/master/csl-citation.json"} </w:instrText>
      </w:r>
      <w:r>
        <w:fldChar w:fldCharType="separate"/>
      </w:r>
      <w:r w:rsidRPr="00BB00D0">
        <w:rPr>
          <w:rFonts w:cs="Times New Roman"/>
        </w:rPr>
        <w:t>(Sorce and Edwards, 2004)</w:t>
      </w:r>
      <w:r>
        <w:fldChar w:fldCharType="end"/>
      </w:r>
    </w:p>
    <w:p w14:paraId="2B43CE2B" w14:textId="4E342958" w:rsidR="00BB00D0" w:rsidRPr="00E50F60" w:rsidRDefault="00BB00D0" w:rsidP="00BB00D0">
      <w:pPr>
        <w:spacing w:line="360" w:lineRule="auto"/>
        <w:jc w:val="both"/>
        <w:rPr>
          <w:b/>
          <w:u w:val="single"/>
        </w:rPr>
      </w:pPr>
      <w:r w:rsidRPr="00E50F60">
        <w:rPr>
          <w:b/>
          <w:u w:val="single"/>
        </w:rPr>
        <w:t xml:space="preserve">Strengthening </w:t>
      </w:r>
      <w:r w:rsidR="00E50F60">
        <w:rPr>
          <w:b/>
          <w:u w:val="single"/>
        </w:rPr>
        <w:t>Consumer-Producer Relationship u</w:t>
      </w:r>
      <w:r w:rsidR="00E50F60" w:rsidRPr="00E50F60">
        <w:rPr>
          <w:b/>
          <w:u w:val="single"/>
        </w:rPr>
        <w:t>sing Social Media Marketing</w:t>
      </w:r>
    </w:p>
    <w:p w14:paraId="179502B4" w14:textId="32FB0C8A" w:rsidR="00BB00D0" w:rsidRDefault="00BB00D0" w:rsidP="00BB00D0">
      <w:pPr>
        <w:spacing w:line="360" w:lineRule="auto"/>
        <w:jc w:val="both"/>
      </w:pPr>
      <w:r>
        <w:t xml:space="preserve">Social media marketing plays a pivotal role in enhancing consumer-producer relationships through various avenues. One of its distinct advantages lies in its authenticity, as interactions are public, allowing followers to observe how all customers are treated. Therefore, even a single interaction can leave a lasting impression on consumers </w:t>
      </w:r>
      <w:r>
        <w:fldChar w:fldCharType="begin"/>
      </w:r>
      <w:r>
        <w:instrText xml:space="preserve"> ADDIN ZOTERO_ITEM CSL_CITATION {"citationID":"icTpl6vW","properties":{"formattedCitation":"(Smith, 2023)","plainCitation":"(Smith, 2023)","noteIndex":0},"citationItems":[{"id":371,"uris":["http://zotero.org/users/local/xdEZbESh/items/QTYJTE6N"],"itemData":{"id":371,"type":"webpage","abstract":"Customer relationship marketing on social media is just as valuable to your brand as other customer service efforts.","container-title":"Sprout Social","language":"en-US","title":"How customer relationship marketing on social media drives revenue","URL":"https://sproutsocial.com/insights/customer-relationship-marketing/","author":[{"family":"Smith","given":"Aubree"}],"accessed":{"date-parts":[["2024",3,12]]},"issued":{"date-parts":[["2023",10,30]]}}}],"schema":"https://github.com/citation-style-language/schema/raw/master/csl-citation.json"} </w:instrText>
      </w:r>
      <w:r>
        <w:fldChar w:fldCharType="separate"/>
      </w:r>
      <w:r w:rsidRPr="00BB00D0">
        <w:rPr>
          <w:rFonts w:cs="Times New Roman"/>
        </w:rPr>
        <w:t>(Smith, 2023)</w:t>
      </w:r>
      <w:r>
        <w:fldChar w:fldCharType="end"/>
      </w:r>
      <w:r>
        <w:t>. Producers can leverage the following strategies to strengthen their relationships with consumers:</w:t>
      </w:r>
    </w:p>
    <w:p w14:paraId="0D54AABC" w14:textId="591BB8FF" w:rsidR="00BB00D0" w:rsidRDefault="00BB00D0" w:rsidP="00E50F60">
      <w:pPr>
        <w:pStyle w:val="ListParagraph"/>
        <w:numPr>
          <w:ilvl w:val="0"/>
          <w:numId w:val="32"/>
        </w:numPr>
        <w:spacing w:line="360" w:lineRule="auto"/>
        <w:jc w:val="both"/>
      </w:pPr>
      <w:r>
        <w:t>Engagement and Interaction</w:t>
      </w:r>
    </w:p>
    <w:p w14:paraId="487CF071" w14:textId="2169DFAE" w:rsidR="00BB00D0" w:rsidRDefault="00BB00D0" w:rsidP="00E50F60">
      <w:pPr>
        <w:pStyle w:val="ListParagraph"/>
        <w:spacing w:line="360" w:lineRule="auto"/>
        <w:jc w:val="both"/>
      </w:pPr>
      <w:r w:rsidRPr="00BB00D0">
        <w:t>Social media platforms provide producers with opportunities to engage with consumers through compelling content and social signals. This ongoing interaction fosters a sense of rapport and loyalty over time</w:t>
      </w:r>
      <w:r>
        <w:t xml:space="preserve"> </w:t>
      </w:r>
      <w:r>
        <w:fldChar w:fldCharType="begin"/>
      </w:r>
      <w:r>
        <w:instrText xml:space="preserve"> ADDIN ZOTERO_ITEM CSL_CITATION {"citationID":"8Jquw3fq","properties":{"formattedCitation":"(Smith, 2023)","plainCitation":"(Smith, 2023)","noteIndex":0},"citationItems":[{"id":371,"uris":["http://zotero.org/users/local/xdEZbESh/items/QTYJTE6N"],"itemData":{"id":371,"type":"webpage","abstract":"Customer relationship marketing on social media is just as valuable to your brand as other customer service efforts.","container-title":"Sprout Social","language":"en-US","title":"How customer relationship marketing on social media drives revenue","URL":"https://sproutsocial.com/insights/customer-relationship-marketing/","author":[{"family":"Smith","given":"Aubree"}],"accessed":{"date-parts":[["2024",3,12]]},"issued":{"date-parts":[["2023",10,30]]}}}],"schema":"https://github.com/citation-style-language/schema/raw/master/csl-citation.json"} </w:instrText>
      </w:r>
      <w:r>
        <w:fldChar w:fldCharType="separate"/>
      </w:r>
      <w:r w:rsidRPr="00E50F60">
        <w:rPr>
          <w:rFonts w:cs="Times New Roman"/>
        </w:rPr>
        <w:t>(Smith, 2023)</w:t>
      </w:r>
      <w:r>
        <w:fldChar w:fldCharType="end"/>
      </w:r>
      <w:r w:rsidRPr="00BB00D0">
        <w:t>.</w:t>
      </w:r>
    </w:p>
    <w:p w14:paraId="21F88623" w14:textId="17B2FC12" w:rsidR="00BB00D0" w:rsidRDefault="00BB00D0" w:rsidP="00E50F60">
      <w:pPr>
        <w:pStyle w:val="ListParagraph"/>
        <w:numPr>
          <w:ilvl w:val="0"/>
          <w:numId w:val="32"/>
        </w:numPr>
        <w:spacing w:line="360" w:lineRule="auto"/>
        <w:jc w:val="both"/>
      </w:pPr>
      <w:r>
        <w:t>Transparency and Authenticity</w:t>
      </w:r>
    </w:p>
    <w:p w14:paraId="49DC1C87" w14:textId="4A66A106" w:rsidR="00BB00D0" w:rsidRDefault="00BB00D0" w:rsidP="00E50F60">
      <w:pPr>
        <w:pStyle w:val="ListParagraph"/>
        <w:spacing w:line="360" w:lineRule="auto"/>
        <w:jc w:val="both"/>
      </w:pPr>
      <w:r w:rsidRPr="00BB00D0">
        <w:t>Transparency and authenticity are paramount in building trust with consumers. Sharing behind-the-scenes content and user-generated content such as reviews and feedback creates an open and welcoming environment</w:t>
      </w:r>
      <w:r>
        <w:t xml:space="preserve"> </w:t>
      </w:r>
      <w:r>
        <w:fldChar w:fldCharType="begin"/>
      </w:r>
      <w:r>
        <w:instrText xml:space="preserve"> ADDIN ZOTERO_ITEM CSL_CITATION {"citationID":"OKkqI4qV","properties":{"formattedCitation":"(Jibril et al., 2019)","plainCitation":"(Jibril et al., 2019)","noteIndex":0},"citationItems":[{"id":373,"uris":["http://zotero.org/users/local/xdEZbESh/items/MGKCZWH6"],"itemData":{"id":373,"type":"article-journal","abstract":"This paper aims at examining the mediating role of online based-brand community (OBBC) through social media platforms (SMP) given the interplay of consumers’ purchasing attitude in a virtual space. To do this, an online survey was used to gauge the views of online consumers so as to establish the relationship between social media usage and consumer-brand loyalty (CBL) via the online based-brand community. A total of 122 social media users affiliated to at least one online brand community took part in the survey. The findings generated through the partial least square and structural equation modelling (PLS-SEM) showed that OBBC on the social media platform positively initiates consumer-brand engagement and user-brand relationship. While SMP indirectly stimulates consumer-brand promise and trust (CBPT), towards CBL via OBBC. For the purpose of brand management and the firm’s profitability, this paper offered a conceptual model that depicts a connection between SMP and CBL. The managerial implication of this research was to help practitioners and industry players to harness the usefulness of social media platform in their quest to increase market share in the medium to long-term goals.","container-title":"Cogent Business &amp; Management","DOI":"10.1080/23311975.2019.1673640","ISSN":"null","issue":"1","note":"publisher: Cogent OA\n_eprint: https://doi.org/10.1080/23311975.2019.1673640","page":"1673640","source":"Taylor and Francis+NEJM","title":"The impact of social media on consumer-brand loyalty: A mediating role of online based-brand community","title-short":"The impact of social media on consumer-brand loyalty","URL":"https://doi.org/10.1080/23311975.2019.1673640","volume":"6","author":[{"family":"Jibril","given":"Abdul Bashiru"},{"family":"Kwarteng","given":"Michael Adu"},{"family":"Chovancova","given":"Miloslava"},{"family":"Pilik","given":"Michal"}],"editor":[{"family":"Wright","given":"Len Tiu"}],"accessed":{"date-parts":[["2024",3,12]]},"issued":{"date-parts":[["2019",1,1]]}}}],"schema":"https://github.com/citation-style-language/schema/raw/master/csl-citation.json"} </w:instrText>
      </w:r>
      <w:r>
        <w:fldChar w:fldCharType="separate"/>
      </w:r>
      <w:r w:rsidRPr="00E50F60">
        <w:rPr>
          <w:rFonts w:cs="Times New Roman"/>
        </w:rPr>
        <w:t>(Jibril et al., 2019)</w:t>
      </w:r>
      <w:r>
        <w:fldChar w:fldCharType="end"/>
      </w:r>
      <w:r w:rsidRPr="00BB00D0">
        <w:t>.</w:t>
      </w:r>
    </w:p>
    <w:p w14:paraId="0FF9AD70" w14:textId="19681AE2" w:rsidR="00BB00D0" w:rsidRDefault="00BB00D0" w:rsidP="00E50F60">
      <w:pPr>
        <w:pStyle w:val="ListParagraph"/>
        <w:numPr>
          <w:ilvl w:val="0"/>
          <w:numId w:val="32"/>
        </w:numPr>
        <w:spacing w:line="360" w:lineRule="auto"/>
        <w:jc w:val="both"/>
      </w:pPr>
      <w:r>
        <w:t>Personalization</w:t>
      </w:r>
    </w:p>
    <w:p w14:paraId="40214790" w14:textId="3CDEF3FE" w:rsidR="00E50F60" w:rsidRDefault="00BB00D0" w:rsidP="00E50F60">
      <w:pPr>
        <w:pStyle w:val="ListParagraph"/>
        <w:spacing w:line="360" w:lineRule="auto"/>
        <w:jc w:val="both"/>
      </w:pPr>
      <w:r w:rsidRPr="00BB00D0">
        <w:t>Social media platforms enable producers to customize content and offers to align with consumer needs and preferences. This personalized approach cultivates a sense of belonging and appreciation among consumers, attracting them to the business</w:t>
      </w:r>
      <w:r>
        <w:t xml:space="preserve"> </w:t>
      </w:r>
      <w:r>
        <w:fldChar w:fldCharType="begin"/>
      </w:r>
      <w:r>
        <w:instrText xml:space="preserve"> ADDIN ZOTERO_ITEM CSL_CITATION {"citationID":"6HVxFG74","properties":{"formattedCitation":"(Smith, 2023)","plainCitation":"(Smith, 2023)","noteIndex":0},"citationItems":[{"id":371,"uris":["http://zotero.org/users/local/xdEZbESh/items/QTYJTE6N"],"itemData":{"id":371,"type":"webpage","abstract":"Customer relationship marketing on social media is just as valuable to your brand as other customer service efforts.","container-title":"Sprout Social","language":"en-US","title":"How customer relationship marketing on social media drives revenue","URL":"https://sproutsocial.com/insights/customer-relationship-marketing/","author":[{"family":"Smith","given":"Aubree"}],"accessed":{"date-parts":[["2024",3,12]]},"issued":{"date-parts":[["2023",10,30]]}}}],"schema":"https://github.com/citation-style-language/schema/raw/master/csl-citation.json"} </w:instrText>
      </w:r>
      <w:r>
        <w:fldChar w:fldCharType="separate"/>
      </w:r>
      <w:r w:rsidRPr="00E50F60">
        <w:rPr>
          <w:rFonts w:cs="Times New Roman"/>
        </w:rPr>
        <w:t>(Smith, 2023)</w:t>
      </w:r>
      <w:r>
        <w:fldChar w:fldCharType="end"/>
      </w:r>
      <w:r w:rsidRPr="00BB00D0">
        <w:t>.</w:t>
      </w:r>
    </w:p>
    <w:p w14:paraId="796FB259" w14:textId="41FD85F7" w:rsidR="00BB00D0" w:rsidRDefault="00BB00D0" w:rsidP="00E50F60">
      <w:pPr>
        <w:pStyle w:val="ListParagraph"/>
        <w:numPr>
          <w:ilvl w:val="0"/>
          <w:numId w:val="32"/>
        </w:numPr>
        <w:spacing w:line="360" w:lineRule="auto"/>
        <w:jc w:val="both"/>
      </w:pPr>
      <w:r>
        <w:t>Promotion and Awareness</w:t>
      </w:r>
    </w:p>
    <w:p w14:paraId="538DE8B3" w14:textId="47A6FAF3" w:rsidR="00BB00D0" w:rsidRDefault="00BB00D0" w:rsidP="00001619">
      <w:pPr>
        <w:pStyle w:val="ListParagraph"/>
        <w:spacing w:line="360" w:lineRule="auto"/>
        <w:jc w:val="both"/>
      </w:pPr>
      <w:r w:rsidRPr="00BB00D0">
        <w:t xml:space="preserve">Social media serves as a powerful marketing tool for promoting products, sharing updates, and announcing special offers and events. These efforts increase brand </w:t>
      </w:r>
      <w:r w:rsidRPr="00BB00D0">
        <w:lastRenderedPageBreak/>
        <w:t>visibility and awareness among consumers, driving engagement and loyalty</w:t>
      </w:r>
      <w:r>
        <w:t xml:space="preserve"> </w:t>
      </w:r>
      <w:r>
        <w:fldChar w:fldCharType="begin"/>
      </w:r>
      <w:r>
        <w:instrText xml:space="preserve"> ADDIN ZOTERO_ITEM CSL_CITATION {"citationID":"LS638WXa","properties":{"formattedCitation":"(West, 2023)","plainCitation":"(West, 2023)","noteIndex":0},"citationItems":[{"id":369,"uris":["http://zotero.org/users/local/xdEZbESh/items/K88ZUJWJ"],"itemData":{"id":369,"type":"webpage","abstract":"Customers have high expectations. Discover how your business can use social media to build customer relationships that exceed them.","container-title":"Sprout Social","language":"en-US","title":"How to build customer relationships with social media","URL":"https://sproutsocial.com/insights/build-customer-relationships/","author":[{"family":"West","given":"Chloe"}],"accessed":{"date-parts":[["2024",3,12]]},"issued":{"date-parts":[["2023",9,4]]}}}],"schema":"https://github.com/citation-style-language/schema/raw/master/csl-citation.json"} </w:instrText>
      </w:r>
      <w:r>
        <w:fldChar w:fldCharType="separate"/>
      </w:r>
      <w:r w:rsidRPr="00E50F60">
        <w:rPr>
          <w:rFonts w:cs="Times New Roman"/>
        </w:rPr>
        <w:t>(West, 2023)</w:t>
      </w:r>
      <w:r>
        <w:fldChar w:fldCharType="end"/>
      </w:r>
      <w:r w:rsidRPr="00BB00D0">
        <w:t>.</w:t>
      </w:r>
    </w:p>
    <w:p w14:paraId="6BF613A4" w14:textId="5B078B9D" w:rsidR="00BB00D0" w:rsidRPr="00001619" w:rsidRDefault="00001619" w:rsidP="00001619">
      <w:pPr>
        <w:spacing w:line="360" w:lineRule="auto"/>
        <w:jc w:val="both"/>
        <w:rPr>
          <w:b/>
          <w:u w:val="single"/>
        </w:rPr>
      </w:pPr>
      <w:r>
        <w:rPr>
          <w:b/>
          <w:u w:val="single"/>
        </w:rPr>
        <w:t>Real-world E</w:t>
      </w:r>
      <w:r w:rsidR="00BB00D0" w:rsidRPr="00001619">
        <w:rPr>
          <w:b/>
          <w:u w:val="single"/>
        </w:rPr>
        <w:t>xample</w:t>
      </w:r>
    </w:p>
    <w:p w14:paraId="35CE8537" w14:textId="0872A797" w:rsidR="00BB00D0" w:rsidRDefault="00BB00D0" w:rsidP="00001619">
      <w:pPr>
        <w:spacing w:line="360" w:lineRule="auto"/>
        <w:jc w:val="both"/>
      </w:pPr>
      <w:r>
        <w:t>Dove: #RealBeauty Campaign</w:t>
      </w:r>
    </w:p>
    <w:p w14:paraId="74A56584" w14:textId="65806A2B" w:rsidR="00BB00D0" w:rsidRDefault="00BB00D0" w:rsidP="00001619">
      <w:pPr>
        <w:spacing w:line="360" w:lineRule="auto"/>
        <w:jc w:val="both"/>
      </w:pPr>
      <w:r>
        <w:t xml:space="preserve">The Dove Real Beauty campaign stands out as a prime example of how social media can fortify consumer-producer relationships. </w:t>
      </w:r>
    </w:p>
    <w:p w14:paraId="68190353" w14:textId="62FBF1F5" w:rsidR="00BB00D0" w:rsidRDefault="00001619" w:rsidP="00001619">
      <w:pPr>
        <w:spacing w:line="360" w:lineRule="auto"/>
        <w:jc w:val="both"/>
      </w:pPr>
      <w:r>
        <w:t>The</w:t>
      </w:r>
      <w:r w:rsidR="00BB00D0">
        <w:t xml:space="preserve"> initiative aimed to defy traditional beauty norms and promote body positivity and self-acceptance. Featuring real women of diverse body types, the campaign challenged the typical standards seen in beauty advertisements </w:t>
      </w:r>
      <w:r w:rsidR="00BB00D0">
        <w:fldChar w:fldCharType="begin"/>
      </w:r>
      <w:r w:rsidR="00BB00D0">
        <w:instrText xml:space="preserve"> ADDIN ZOTERO_ITEM CSL_CITATION {"citationID":"lLBPxS6m","properties":{"formattedCitation":"(Thomas, 2023)","plainCitation":"(Thomas, 2023)","noteIndex":0},"citationItems":[{"id":377,"uris":["http://zotero.org/users/local/xdEZbESh/items/ZMW6D22Q"],"itemData":{"id":377,"type":"webpage","title":"(1) Power of Inclusive Marketing: The Real Beauty Campaign by Dove | LinkedIn","URL":"https://www.linkedin.com/pulse/power-inclusive-marketing-real-beauty-campaign-dove-thomas/","author":[{"family":"Thomas","given":"Christy Ajay"}],"accessed":{"date-parts":[["2024",3,12]]},"issued":{"date-parts":[["2023",4,12]]}}}],"schema":"https://github.com/citation-style-language/schema/raw/master/csl-citation.json"} </w:instrText>
      </w:r>
      <w:r w:rsidR="00BB00D0">
        <w:fldChar w:fldCharType="separate"/>
      </w:r>
      <w:r w:rsidR="00BB00D0" w:rsidRPr="00BB00D0">
        <w:rPr>
          <w:rFonts w:cs="Times New Roman"/>
        </w:rPr>
        <w:t>(Thomas, 2023)</w:t>
      </w:r>
      <w:r w:rsidR="00BB00D0">
        <w:fldChar w:fldCharType="end"/>
      </w:r>
      <w:r w:rsidR="00BB00D0">
        <w:t>.</w:t>
      </w:r>
    </w:p>
    <w:p w14:paraId="37AE8A7B" w14:textId="443803AB" w:rsidR="00BB00D0" w:rsidRDefault="00BB00D0" w:rsidP="00001619">
      <w:pPr>
        <w:spacing w:line="360" w:lineRule="auto"/>
        <w:jc w:val="both"/>
      </w:pPr>
      <w:r>
        <w:t xml:space="preserve">Dove actively encouraged women to share their personal stories and experiences on social media using the hashtag #RealBeauty. This user-generated content not only amplified the campaign's message but also nurtured a sense of community and solidarity among women. </w:t>
      </w:r>
      <w:r>
        <w:fldChar w:fldCharType="begin"/>
      </w:r>
      <w:r>
        <w:instrText xml:space="preserve"> ADDIN ZOTERO_ITEM CSL_CITATION {"citationID":"wX18t3h2","properties":{"formattedCitation":"(Bajpai, 2023)","plainCitation":"(Bajpai, 2023)","noteIndex":0},"citationItems":[{"id":375,"uris":["http://zotero.org/users/local/xdEZbESh/items/CXNARTHT"],"itemData":{"id":375,"type":"webpage","title":"(1) Dove's \"Real Beauty\" Campaign: A Marketing Case Study | LinkedIn","URL":"https://www.linkedin.com/pulse/doves-real-beauty-campaign-marketing-case-study-abhishek-bajpai-8iwyc/","author":[{"family":"Bajpai","given":"Abhishek"}],"accessed":{"date-parts":[["2024",3,12]]},"issued":{"date-parts":[["2023",10,17]]}}}],"schema":"https://github.com/citation-style-language/schema/raw/master/csl-citation.json"} </w:instrText>
      </w:r>
      <w:r>
        <w:fldChar w:fldCharType="separate"/>
      </w:r>
      <w:r w:rsidRPr="00BB00D0">
        <w:rPr>
          <w:rFonts w:cs="Times New Roman"/>
        </w:rPr>
        <w:t>(Bajpai, 2023)</w:t>
      </w:r>
      <w:r>
        <w:fldChar w:fldCharType="end"/>
      </w:r>
      <w:r>
        <w:t>.</w:t>
      </w:r>
    </w:p>
    <w:p w14:paraId="462064F1" w14:textId="106082E1" w:rsidR="00BB00D0" w:rsidRDefault="00BB00D0" w:rsidP="00BB00D0"/>
    <w:p w14:paraId="61899A46" w14:textId="294B72F6" w:rsidR="000100FD" w:rsidRPr="00BB00D0" w:rsidRDefault="000100FD" w:rsidP="00BB00D0">
      <w:pPr>
        <w:sectPr w:rsidR="000100FD" w:rsidRPr="00BB00D0" w:rsidSect="006F7556">
          <w:headerReference w:type="default" r:id="rId45"/>
          <w:footerReference w:type="default" r:id="rId46"/>
          <w:pgSz w:w="11906" w:h="16838" w:code="9"/>
          <w:pgMar w:top="1440" w:right="1440" w:bottom="1440" w:left="1440" w:header="720" w:footer="720" w:gutter="0"/>
          <w:pgNumType w:start="1"/>
          <w:cols w:space="720"/>
          <w:docGrid w:linePitch="360"/>
        </w:sectPr>
      </w:pPr>
    </w:p>
    <w:p w14:paraId="646EA028" w14:textId="1DF93816" w:rsidR="008952DE" w:rsidRDefault="00074578" w:rsidP="00AB24FC">
      <w:pPr>
        <w:pStyle w:val="Heading1"/>
        <w:spacing w:line="360" w:lineRule="auto"/>
        <w:jc w:val="both"/>
        <w:rPr>
          <w:rFonts w:cs="Times New Roman"/>
        </w:rPr>
      </w:pPr>
      <w:bookmarkStart w:id="47" w:name="_Toc161274199"/>
      <w:r w:rsidRPr="00B55187">
        <w:rPr>
          <w:rFonts w:cs="Times New Roman"/>
        </w:rPr>
        <w:lastRenderedPageBreak/>
        <w:t>References</w:t>
      </w:r>
      <w:bookmarkEnd w:id="47"/>
      <w:r w:rsidRPr="00B55187">
        <w:rPr>
          <w:rFonts w:cs="Times New Roman"/>
        </w:rPr>
        <w:t xml:space="preserve"> </w:t>
      </w:r>
    </w:p>
    <w:p w14:paraId="33812C96" w14:textId="77777777" w:rsidR="00B24CF7" w:rsidRDefault="00514B08" w:rsidP="00B24CF7">
      <w:pPr>
        <w:pStyle w:val="Bibliography"/>
      </w:pPr>
      <w:r>
        <w:fldChar w:fldCharType="begin"/>
      </w:r>
      <w:r w:rsidR="00BB00D0">
        <w:instrText xml:space="preserve"> ADDIN ZOTERO_BIBL {"uncited":[],"omitted":[],"custom":[]} CSL_BIBLIOGRAPHY </w:instrText>
      </w:r>
      <w:r>
        <w:fldChar w:fldCharType="separate"/>
      </w:r>
      <w:r w:rsidR="00B24CF7">
        <w:t xml:space="preserve">Aberle, L. (2023). What is Relationship Marketing? - Definition from WhatIs.com. </w:t>
      </w:r>
      <w:r w:rsidR="00B24CF7">
        <w:rPr>
          <w:i/>
          <w:iCs/>
        </w:rPr>
        <w:t>Customer Experience</w:t>
      </w:r>
      <w:r w:rsidR="00B24CF7">
        <w:t>. Available from https://www.techtarget.com/searchcustomerexperience/definition/relationship-marketing [Accessed 12 March 2024].</w:t>
      </w:r>
    </w:p>
    <w:p w14:paraId="7D98581F" w14:textId="77777777" w:rsidR="00B24CF7" w:rsidRDefault="00B24CF7" w:rsidP="00B24CF7">
      <w:pPr>
        <w:pStyle w:val="Bibliography"/>
      </w:pPr>
      <w:r>
        <w:t xml:space="preserve">Ahern, P. (2023). What Is a Backlink [And Why Do They Matter]? </w:t>
      </w:r>
      <w:r>
        <w:rPr>
          <w:i/>
          <w:iCs/>
        </w:rPr>
        <w:t>Intergrowth®</w:t>
      </w:r>
      <w:r>
        <w:t>. Available from https://intergrowth.com/seo/backlinks/ [Accessed 10 March 2024].</w:t>
      </w:r>
    </w:p>
    <w:p w14:paraId="5879911A" w14:textId="77777777" w:rsidR="00B24CF7" w:rsidRDefault="00B24CF7" w:rsidP="00B24CF7">
      <w:pPr>
        <w:pStyle w:val="Bibliography"/>
      </w:pPr>
      <w:r>
        <w:t xml:space="preserve">Ahmed, N. (2016). Online consumer behaviour. </w:t>
      </w:r>
      <w:r>
        <w:rPr>
          <w:i/>
          <w:iCs/>
        </w:rPr>
        <w:t>International Journal of Commerce and Business Management</w:t>
      </w:r>
      <w:r>
        <w:t>, 9 (1), 96–101. Available from https://doi.org/10.15740/HAS/IJCBM/9.1/96-101 [Accessed 12 March 2024].</w:t>
      </w:r>
    </w:p>
    <w:p w14:paraId="4AC06564" w14:textId="77777777" w:rsidR="00B24CF7" w:rsidRDefault="00B24CF7" w:rsidP="00B24CF7">
      <w:pPr>
        <w:pStyle w:val="Bibliography"/>
      </w:pPr>
      <w:r>
        <w:t>Bajpai, A. (2023). (1) Dove’s ‘Real Beauty’ Campaign: A Marketing Case Study | LinkedIn. Available from https://www.linkedin.com/pulse/doves-real-beauty-campaign-marketing-case-study-abhishek-bajpai-8iwyc/ [Accessed 12 March 2024].</w:t>
      </w:r>
    </w:p>
    <w:p w14:paraId="51FE8A17" w14:textId="77777777" w:rsidR="00B24CF7" w:rsidRDefault="00B24CF7" w:rsidP="00B24CF7">
      <w:pPr>
        <w:pStyle w:val="Bibliography"/>
      </w:pPr>
      <w:r>
        <w:t xml:space="preserve">Barenholtz, L. (2023). How To Do Competitive Keyword Research. </w:t>
      </w:r>
      <w:r>
        <w:rPr>
          <w:i/>
          <w:iCs/>
        </w:rPr>
        <w:t>Similarweb</w:t>
      </w:r>
      <w:r>
        <w:t>. Available from https://www.similarweb.com/blog/marketing/seo/competitive-keyword-research/ [Accessed 9 March 2024].</w:t>
      </w:r>
    </w:p>
    <w:p w14:paraId="2D046940" w14:textId="77777777" w:rsidR="00B24CF7" w:rsidRDefault="00B24CF7" w:rsidP="00B24CF7">
      <w:pPr>
        <w:pStyle w:val="Bibliography"/>
      </w:pPr>
      <w:r>
        <w:t xml:space="preserve">Bhan, M. (2022). 10 Ways to Improve Your Social Signals for SEO. </w:t>
      </w:r>
      <w:r>
        <w:rPr>
          <w:i/>
          <w:iCs/>
        </w:rPr>
        <w:t>WordStream</w:t>
      </w:r>
      <w:r>
        <w:t>. Available from https://www.wordstream.com/blog/ws/2022/10/20/social-signals-for-seo [Accessed 10 March 2024].</w:t>
      </w:r>
    </w:p>
    <w:p w14:paraId="1D468E60" w14:textId="77777777" w:rsidR="00B24CF7" w:rsidRDefault="00B24CF7" w:rsidP="00B24CF7">
      <w:pPr>
        <w:pStyle w:val="Bibliography"/>
      </w:pPr>
      <w:r>
        <w:t xml:space="preserve">Bhan, M. (2023). Internal Linking: Types, Tips &amp; Tactics to Improve Your SEO. </w:t>
      </w:r>
      <w:r>
        <w:rPr>
          <w:i/>
          <w:iCs/>
        </w:rPr>
        <w:t>WordStream</w:t>
      </w:r>
      <w:r>
        <w:t>. Available from https://www.wordstream.com/blog/ws/2022/05/04/internal-linking [Accessed 10 March 2024].</w:t>
      </w:r>
    </w:p>
    <w:p w14:paraId="36D0AF59" w14:textId="77777777" w:rsidR="00B24CF7" w:rsidRDefault="00B24CF7" w:rsidP="00B24CF7">
      <w:pPr>
        <w:pStyle w:val="Bibliography"/>
      </w:pPr>
      <w:r>
        <w:t xml:space="preserve">Dean, B. (2019). What Are Backlinks in SEO? &amp; Why You Need Them. </w:t>
      </w:r>
      <w:r>
        <w:rPr>
          <w:i/>
          <w:iCs/>
        </w:rPr>
        <w:t>Backlinko</w:t>
      </w:r>
      <w:r>
        <w:t>. Available from https://backlinko.com/hub/seo/backlinks [Accessed 10 March 2024].</w:t>
      </w:r>
    </w:p>
    <w:p w14:paraId="7EE3C531" w14:textId="77777777" w:rsidR="00B24CF7" w:rsidRDefault="00B24CF7" w:rsidP="00B24CF7">
      <w:pPr>
        <w:pStyle w:val="Bibliography"/>
      </w:pPr>
      <w:r>
        <w:t xml:space="preserve">Dean, B. (2023). Internal Linking for SEO: The Complete Guide. </w:t>
      </w:r>
      <w:r>
        <w:rPr>
          <w:i/>
          <w:iCs/>
        </w:rPr>
        <w:t>Backlinko</w:t>
      </w:r>
      <w:r>
        <w:t>. Available from https://backlinko.com/hub/seo/internal-links [Accessed 10 March 2024].</w:t>
      </w:r>
    </w:p>
    <w:p w14:paraId="3901718B" w14:textId="77777777" w:rsidR="00B24CF7" w:rsidRDefault="00B24CF7" w:rsidP="00B24CF7">
      <w:pPr>
        <w:pStyle w:val="Bibliography"/>
      </w:pPr>
      <w:r>
        <w:t>FirstPageSage. (2024). The Digital Marketing Funnel Stages, Explained – First Page Sage. Available from https://firstpagesage.com/seo-blog/digital-marketing-funnel-stages-fc/ [Accessed 17 February 2024].</w:t>
      </w:r>
    </w:p>
    <w:p w14:paraId="076DC0D0" w14:textId="77777777" w:rsidR="00B24CF7" w:rsidRDefault="00B24CF7" w:rsidP="00B24CF7">
      <w:pPr>
        <w:pStyle w:val="Bibliography"/>
      </w:pPr>
      <w:r>
        <w:t>Forsey, C. (2022). The Beginner’s Guide to Keyword Density. Available from https://blog.hubspot.com/marketing/keyword-density.</w:t>
      </w:r>
    </w:p>
    <w:p w14:paraId="188A917B" w14:textId="77777777" w:rsidR="00B24CF7" w:rsidRDefault="00B24CF7" w:rsidP="00B24CF7">
      <w:pPr>
        <w:pStyle w:val="Bibliography"/>
      </w:pPr>
      <w:r>
        <w:t xml:space="preserve">Goodwin, D. (2024). Lookback: Google Panda algorithm update launched 13 years ago. </w:t>
      </w:r>
      <w:r>
        <w:rPr>
          <w:i/>
          <w:iCs/>
        </w:rPr>
        <w:t>Search Engine Land</w:t>
      </w:r>
      <w:r>
        <w:t>. Available from https://searchengineland.com/google-panda-update-guide-381104 [Accessed 10 March 2024].</w:t>
      </w:r>
    </w:p>
    <w:p w14:paraId="16FBCBB7" w14:textId="77777777" w:rsidR="00B24CF7" w:rsidRDefault="00B24CF7" w:rsidP="00B24CF7">
      <w:pPr>
        <w:pStyle w:val="Bibliography"/>
      </w:pPr>
      <w:r>
        <w:t>Gosset. (2023). What are Paid Links in SEO and Do They Work? Available from https://aioseo.com/what-are-paid-links-in-seo/ [Accessed 10 March 2024].</w:t>
      </w:r>
    </w:p>
    <w:p w14:paraId="54C2EF84" w14:textId="77777777" w:rsidR="00B24CF7" w:rsidRDefault="00B24CF7" w:rsidP="00B24CF7">
      <w:pPr>
        <w:pStyle w:val="Bibliography"/>
      </w:pPr>
      <w:r>
        <w:lastRenderedPageBreak/>
        <w:t xml:space="preserve">Hall. (no date). The Google Ranking Algorithm: Why is it So Important? | Five Channels. </w:t>
      </w:r>
      <w:r>
        <w:rPr>
          <w:i/>
          <w:iCs/>
        </w:rPr>
        <w:t>Inbound Marketing Services and One Account Manager</w:t>
      </w:r>
      <w:r>
        <w:t>. Available from https://fivechannels.com/the-google-ranking-algorithm-why-is-it-so-important/ [Accessed 10 March 2024].</w:t>
      </w:r>
    </w:p>
    <w:p w14:paraId="556B7218" w14:textId="77777777" w:rsidR="00B24CF7" w:rsidRDefault="00B24CF7" w:rsidP="00B24CF7">
      <w:pPr>
        <w:pStyle w:val="Bibliography"/>
      </w:pPr>
      <w:r>
        <w:t xml:space="preserve">Hamilton, D. (2023). Complete Guide to Keyword Density: What’s The Impact on SEO? </w:t>
      </w:r>
      <w:r>
        <w:rPr>
          <w:i/>
          <w:iCs/>
        </w:rPr>
        <w:t>Zero Gravity Marketing</w:t>
      </w:r>
      <w:r>
        <w:t>. Available from https://zerogravitymarketing.com/complete-guide-to-keyword-density-in-seo/ [Accessed 7 March 2024].</w:t>
      </w:r>
    </w:p>
    <w:p w14:paraId="1604E614" w14:textId="77777777" w:rsidR="00B24CF7" w:rsidRDefault="00B24CF7" w:rsidP="00B24CF7">
      <w:pPr>
        <w:pStyle w:val="Bibliography"/>
      </w:pPr>
      <w:r>
        <w:t xml:space="preserve">Handley, R. (2023). Keyword Stuffing in SEO: What It Is &amp; How to Avoid It. </w:t>
      </w:r>
      <w:r>
        <w:rPr>
          <w:i/>
          <w:iCs/>
        </w:rPr>
        <w:t>Semrush Blog</w:t>
      </w:r>
      <w:r>
        <w:t>. Available from https://www.semrush.com/blog/keyword-stuffing/ [Accessed 10 March 2024].</w:t>
      </w:r>
    </w:p>
    <w:p w14:paraId="54FB3B32" w14:textId="77777777" w:rsidR="00B24CF7" w:rsidRDefault="00B24CF7" w:rsidP="00B24CF7">
      <w:pPr>
        <w:pStyle w:val="Bibliography"/>
      </w:pPr>
      <w:r>
        <w:t xml:space="preserve">Handley, R. (2023). The Marketing Funnel: What It Is &amp; How It Works. </w:t>
      </w:r>
      <w:r>
        <w:rPr>
          <w:i/>
          <w:iCs/>
        </w:rPr>
        <w:t>Semrush Blog</w:t>
      </w:r>
      <w:r>
        <w:t>. Available from https://www.semrush.com/blog/marketing-funnel/ [Accessed 17 February 2024].</w:t>
      </w:r>
    </w:p>
    <w:p w14:paraId="451AD444" w14:textId="77777777" w:rsidR="00B24CF7" w:rsidRDefault="00B24CF7" w:rsidP="00B24CF7">
      <w:pPr>
        <w:pStyle w:val="Bibliography"/>
      </w:pPr>
      <w:r>
        <w:t xml:space="preserve">Harsel, L. (2023). Internal Links: Ultimate Guide + Strategies. </w:t>
      </w:r>
      <w:r>
        <w:rPr>
          <w:i/>
          <w:iCs/>
        </w:rPr>
        <w:t>Semrush Blog</w:t>
      </w:r>
      <w:r>
        <w:t>. Available from https://www.semrush.com/blog/internal-links/ [Accessed 10 March 2024].</w:t>
      </w:r>
    </w:p>
    <w:p w14:paraId="314E0C25" w14:textId="77777777" w:rsidR="00B24CF7" w:rsidRDefault="00B24CF7" w:rsidP="00B24CF7">
      <w:pPr>
        <w:pStyle w:val="Bibliography"/>
      </w:pPr>
      <w:r>
        <w:t>Hey, R. (2023). What is keyword competitiveness and what does it mean for your web content? Available from https://strategically.co/blog/seo/keyword-competitiveness/ [Accessed 9 March 2024].</w:t>
      </w:r>
    </w:p>
    <w:p w14:paraId="1A34C04F" w14:textId="77777777" w:rsidR="00B24CF7" w:rsidRDefault="00B24CF7" w:rsidP="00B24CF7">
      <w:pPr>
        <w:pStyle w:val="Bibliography"/>
      </w:pPr>
      <w:r>
        <w:t xml:space="preserve">Hilson. (2022). Cloaking in SEO: Everything You Need to Know About It. </w:t>
      </w:r>
      <w:r>
        <w:rPr>
          <w:i/>
          <w:iCs/>
        </w:rPr>
        <w:t>Rock Content</w:t>
      </w:r>
      <w:r>
        <w:t>. Available from https://rockcontent.com/blog/cloaking-in-seo/ [Accessed 10 March 2024].</w:t>
      </w:r>
    </w:p>
    <w:p w14:paraId="74C25A82" w14:textId="77777777" w:rsidR="00B24CF7" w:rsidRDefault="00B24CF7" w:rsidP="00B24CF7">
      <w:pPr>
        <w:pStyle w:val="Bibliography"/>
      </w:pPr>
      <w:r>
        <w:t>Industry Research &amp; Forecast Reports. (2023). (2) Search Engine Market - Growth, Trends and Forecast (2023 - 2030) | LinkedIn. Available from https://www.linkedin.com/pulse/search-engine-market-growth-trends/ [Accessed 12 March 2024].</w:t>
      </w:r>
    </w:p>
    <w:p w14:paraId="5F1715D3" w14:textId="77777777" w:rsidR="00B24CF7" w:rsidRDefault="00B24CF7" w:rsidP="00B24CF7">
      <w:pPr>
        <w:pStyle w:val="Bibliography"/>
      </w:pPr>
      <w:r>
        <w:t>Jain. (2022). A Complete Guide To the Google Penguin Algorithm Update - echoVME Digital. Available from https://echovme.in/blog/complete-guide-to-google-penguin-algorithm-update/ [Accessed 10 March 2024].</w:t>
      </w:r>
    </w:p>
    <w:p w14:paraId="13AD2F60" w14:textId="77777777" w:rsidR="00B24CF7" w:rsidRDefault="00B24CF7" w:rsidP="00B24CF7">
      <w:pPr>
        <w:pStyle w:val="Bibliography"/>
      </w:pPr>
      <w:r>
        <w:t xml:space="preserve">Jarvis, Z. (no date). Does Social Media Marketing Really Benefit Your Search Ranking? | Exprance. </w:t>
      </w:r>
      <w:r>
        <w:rPr>
          <w:i/>
          <w:iCs/>
        </w:rPr>
        <w:t>https://www.exprance.com/</w:t>
      </w:r>
      <w:r>
        <w:t>. Available from https://www.exprance.com/social-media-marketing-benefit-search/ [Accessed 11 March 2024].</w:t>
      </w:r>
    </w:p>
    <w:p w14:paraId="75FF22AE" w14:textId="77777777" w:rsidR="00B24CF7" w:rsidRDefault="00B24CF7" w:rsidP="00B24CF7">
      <w:pPr>
        <w:pStyle w:val="Bibliography"/>
      </w:pPr>
      <w:r>
        <w:t xml:space="preserve">Jibril, A.B. et al. (2019). The impact of social media on consumer-brand loyalty: A mediating role of online based-brand community. </w:t>
      </w:r>
      <w:r>
        <w:rPr>
          <w:i/>
          <w:iCs/>
        </w:rPr>
        <w:t>Cogent Business &amp; Management</w:t>
      </w:r>
      <w:r>
        <w:t>, 6 (1), 1673640. Available from https://doi.org/10.1080/23311975.2019.1673640 [Accessed 12 March 2024].</w:t>
      </w:r>
    </w:p>
    <w:p w14:paraId="57E25EE0" w14:textId="77777777" w:rsidR="00B24CF7" w:rsidRDefault="00B24CF7" w:rsidP="00B24CF7">
      <w:pPr>
        <w:pStyle w:val="Bibliography"/>
      </w:pPr>
      <w:r>
        <w:t xml:space="preserve">Johansen. (2023). What Is Cloaking in SEO? Your Ultimate Guide. </w:t>
      </w:r>
      <w:r>
        <w:rPr>
          <w:i/>
          <w:iCs/>
        </w:rPr>
        <w:t>SEO.com</w:t>
      </w:r>
      <w:r>
        <w:t>. Available from https://www.seo.com/basics/glossary/cloaking/ [Accessed 10 March 2024].</w:t>
      </w:r>
    </w:p>
    <w:p w14:paraId="225EA659" w14:textId="77777777" w:rsidR="00B24CF7" w:rsidRDefault="00B24CF7" w:rsidP="00B24CF7">
      <w:pPr>
        <w:pStyle w:val="Bibliography"/>
      </w:pPr>
      <w:r>
        <w:t xml:space="preserve">Kaur, D., Singh, G. and Kaur, G. (2020). Impact of Digital Marketing on Consumer Behaviour For E-Commerce. </w:t>
      </w:r>
      <w:r>
        <w:rPr>
          <w:i/>
          <w:iCs/>
        </w:rPr>
        <w:t xml:space="preserve">Journal of emerging technologies and innovative </w:t>
      </w:r>
      <w:r>
        <w:rPr>
          <w:i/>
          <w:iCs/>
        </w:rPr>
        <w:lastRenderedPageBreak/>
        <w:t>research</w:t>
      </w:r>
      <w:r>
        <w:t>, 7 (11), 981–984. Available from https://typeset.io/papers/impact-of-digital-marketing-on-consumer-behaviour-for-e-2oajecuv2t [Accessed 12 March 2024].</w:t>
      </w:r>
    </w:p>
    <w:p w14:paraId="2420582F" w14:textId="77777777" w:rsidR="00B24CF7" w:rsidRDefault="00B24CF7" w:rsidP="00B24CF7">
      <w:pPr>
        <w:pStyle w:val="Bibliography"/>
      </w:pPr>
      <w:r>
        <w:t>Kavitha, M. (2023). A study on disadvantage and impact on Digital Marketing. Available from https://doi.org/10.6084/m9.figshare.24763257.</w:t>
      </w:r>
    </w:p>
    <w:p w14:paraId="07E3D13A" w14:textId="77777777" w:rsidR="00B24CF7" w:rsidRDefault="00B24CF7" w:rsidP="00B24CF7">
      <w:pPr>
        <w:pStyle w:val="Bibliography"/>
      </w:pPr>
      <w:r>
        <w:t xml:space="preserve">Kingsnorth, S. (2022). </w:t>
      </w:r>
      <w:r>
        <w:rPr>
          <w:i/>
          <w:iCs/>
        </w:rPr>
        <w:t>Digital marketing strategy: an integrated approach to online marketing</w:t>
      </w:r>
      <w:r>
        <w:t>, Third Edition. London ; New York, NY: Kogan Page Limited.</w:t>
      </w:r>
    </w:p>
    <w:p w14:paraId="49DE62DB" w14:textId="77777777" w:rsidR="00B24CF7" w:rsidRDefault="00B24CF7" w:rsidP="00B24CF7">
      <w:pPr>
        <w:pStyle w:val="Bibliography"/>
      </w:pPr>
      <w:r>
        <w:t xml:space="preserve">Kumar, S. and Chhabra, A. (2022). A study of digital marketing and its impact on consumer behaviour in the indian context. </w:t>
      </w:r>
      <w:r>
        <w:rPr>
          <w:i/>
          <w:iCs/>
        </w:rPr>
        <w:t>Towards excellence</w:t>
      </w:r>
      <w:r>
        <w:t>, 1695–1717. Available from https://doi.org/10.37867/te1402140 [Accessed 12 March 2024].</w:t>
      </w:r>
    </w:p>
    <w:p w14:paraId="73833BA7" w14:textId="77777777" w:rsidR="00B24CF7" w:rsidRDefault="00B24CF7" w:rsidP="00B24CF7">
      <w:pPr>
        <w:pStyle w:val="Bibliography"/>
      </w:pPr>
      <w:r>
        <w:t>Leuangpaseuth, B. (2022). What Is Pagerank? And Does It Matter For SEO Anymore? | Clearscope. Available from https://www.clearscope.io/blog/what-is-pagerank [Accessed 10 March 2024].</w:t>
      </w:r>
    </w:p>
    <w:p w14:paraId="0C947C8B" w14:textId="77777777" w:rsidR="00B24CF7" w:rsidRDefault="00B24CF7" w:rsidP="00B24CF7">
      <w:pPr>
        <w:pStyle w:val="Bibliography"/>
      </w:pPr>
      <w:r>
        <w:t xml:space="preserve">Lyons, K. (2023). What Are Backlinks &amp; Why They Matter in SEO. </w:t>
      </w:r>
      <w:r>
        <w:rPr>
          <w:i/>
          <w:iCs/>
        </w:rPr>
        <w:t>Semrush Blog</w:t>
      </w:r>
      <w:r>
        <w:t>. Available from https://www.semrush.com/blog/what-are-backlinks/ [Accessed 10 March 2024].</w:t>
      </w:r>
    </w:p>
    <w:p w14:paraId="377A922D" w14:textId="77777777" w:rsidR="00B24CF7" w:rsidRDefault="00B24CF7" w:rsidP="00B24CF7">
      <w:pPr>
        <w:pStyle w:val="Bibliography"/>
      </w:pPr>
      <w:r>
        <w:t xml:space="preserve">PageRank Algorithm - javatpoint. (no date). </w:t>
      </w:r>
      <w:r>
        <w:rPr>
          <w:i/>
          <w:iCs/>
        </w:rPr>
        <w:t>www.javatpoint.com</w:t>
      </w:r>
      <w:r>
        <w:t>. Available from https://www.javatpoint.com/pagerank-algorithm [Accessed 10 March 2024].</w:t>
      </w:r>
    </w:p>
    <w:p w14:paraId="74468C3B" w14:textId="77777777" w:rsidR="00B24CF7" w:rsidRDefault="00B24CF7" w:rsidP="00B24CF7">
      <w:pPr>
        <w:pStyle w:val="Bibliography"/>
      </w:pPr>
      <w:r>
        <w:t>Sanghera, R. (2023). What are Social Signals in SEO &amp; How Does Social Media Impact SEO? Available from https://www.creativeideaz.co.uk/blog/what-are-social-signals-in-seo-how-does-social-media-impact-seo [Accessed 11 March 2024].</w:t>
      </w:r>
    </w:p>
    <w:p w14:paraId="517EA300" w14:textId="77777777" w:rsidR="00B24CF7" w:rsidRDefault="00B24CF7" w:rsidP="00B24CF7">
      <w:pPr>
        <w:pStyle w:val="Bibliography"/>
      </w:pPr>
      <w:r>
        <w:t xml:space="preserve">Schaffer, C. (2024). Social Signals and SEO: What You Need to Know (and 7 Steps to Take). </w:t>
      </w:r>
      <w:r>
        <w:rPr>
          <w:i/>
          <w:iCs/>
        </w:rPr>
        <w:t>Social Media &amp; Influencer Marketing Speaker, Consultant &amp; Author</w:t>
      </w:r>
      <w:r>
        <w:t>. Available from https://nealschaffer.com/social-signals-seo/ [Accessed 10 March 2024].</w:t>
      </w:r>
    </w:p>
    <w:p w14:paraId="024022AD" w14:textId="77777777" w:rsidR="00B24CF7" w:rsidRDefault="00B24CF7" w:rsidP="00B24CF7">
      <w:pPr>
        <w:pStyle w:val="Bibliography"/>
      </w:pPr>
      <w:r>
        <w:t xml:space="preserve">Search volume - find the definition in the SEO Glossary. (no date). </w:t>
      </w:r>
      <w:r>
        <w:rPr>
          <w:i/>
          <w:iCs/>
        </w:rPr>
        <w:t>Conductor</w:t>
      </w:r>
      <w:r>
        <w:t>. Available from https://www.conductor.com/academy/glossary/search-volume/ [Accessed 9 March 2024].</w:t>
      </w:r>
    </w:p>
    <w:p w14:paraId="717EFAFF" w14:textId="77777777" w:rsidR="00B24CF7" w:rsidRDefault="00B24CF7" w:rsidP="00B24CF7">
      <w:pPr>
        <w:pStyle w:val="Bibliography"/>
      </w:pPr>
      <w:r>
        <w:t xml:space="preserve">Shah, D. (2024). Staying Ahead of the Latest Search Engine Marketing Trends. </w:t>
      </w:r>
      <w:r>
        <w:rPr>
          <w:i/>
          <w:iCs/>
        </w:rPr>
        <w:t>2Stallions</w:t>
      </w:r>
      <w:r>
        <w:t>. Available from https://2stallions.com/blog/staying-ahead-of-the-latest-search-engine-marketing-trends/ [Accessed 12 March 2024].</w:t>
      </w:r>
    </w:p>
    <w:p w14:paraId="2F6FF2AA" w14:textId="77777777" w:rsidR="00B24CF7" w:rsidRDefault="00B24CF7" w:rsidP="00B24CF7">
      <w:pPr>
        <w:pStyle w:val="Bibliography"/>
      </w:pPr>
      <w:r>
        <w:t>Shah, R. (2023). Advantages &amp; Disadvantages of Social Media Marketing. Available from https://www.sprinklr.com/blog/advantages-and-disadvantages-of-social-media-marketing/ [Accessed 11 March 2024].</w:t>
      </w:r>
    </w:p>
    <w:p w14:paraId="74BD2F0F" w14:textId="77777777" w:rsidR="00B24CF7" w:rsidRDefault="00B24CF7" w:rsidP="00B24CF7">
      <w:pPr>
        <w:pStyle w:val="Bibliography"/>
      </w:pPr>
      <w:r>
        <w:t xml:space="preserve">Shelepin, D. (2023). What is Link Farming? </w:t>
      </w:r>
      <w:r>
        <w:rPr>
          <w:i/>
          <w:iCs/>
        </w:rPr>
        <w:t>MiroMind</w:t>
      </w:r>
      <w:r>
        <w:t>. Available from https://miromind.com/blog/what-is-link-farming [Accessed 10 March 2024].</w:t>
      </w:r>
    </w:p>
    <w:p w14:paraId="18C34159" w14:textId="77777777" w:rsidR="00B24CF7" w:rsidRDefault="00B24CF7" w:rsidP="00B24CF7">
      <w:pPr>
        <w:pStyle w:val="Bibliography"/>
      </w:pPr>
      <w:r>
        <w:t xml:space="preserve">Sheppard, B. (2022). What is Keyword Stuffing?: How to Avoid &amp; Exploit It ‐ sitecentre®. </w:t>
      </w:r>
      <w:r>
        <w:rPr>
          <w:i/>
          <w:iCs/>
        </w:rPr>
        <w:t>sitecentre®</w:t>
      </w:r>
      <w:r>
        <w:t>. Available from https://www.sitecentre.com.au/blog/keyword-stuffing [Accessed 10 March 2024].</w:t>
      </w:r>
    </w:p>
    <w:p w14:paraId="15AEA038" w14:textId="77777777" w:rsidR="00B24CF7" w:rsidRDefault="00B24CF7" w:rsidP="00B24CF7">
      <w:pPr>
        <w:pStyle w:val="Bibliography"/>
      </w:pPr>
      <w:r>
        <w:lastRenderedPageBreak/>
        <w:t xml:space="preserve">Silva, C. (2023). Keyword Search Volume: A Beginner’s Guide. </w:t>
      </w:r>
      <w:r>
        <w:rPr>
          <w:i/>
          <w:iCs/>
        </w:rPr>
        <w:t>Semrush Blog</w:t>
      </w:r>
      <w:r>
        <w:t>. Available from https://www.semrush.com/blog/keyword-search-volume/ [Accessed 9 March 2024].</w:t>
      </w:r>
    </w:p>
    <w:p w14:paraId="67453040" w14:textId="77777777" w:rsidR="00B24CF7" w:rsidRDefault="00B24CF7" w:rsidP="00B24CF7">
      <w:pPr>
        <w:pStyle w:val="Bibliography"/>
      </w:pPr>
      <w:r>
        <w:t>Singh, G. (2021). Building Long-term Relationships With Customers | LinkedIn. Available from https://www.linkedin.com/pulse/building-long-term-relationships-customers-gagandeep-singh/ [Accessed 12 March 2024].</w:t>
      </w:r>
    </w:p>
    <w:p w14:paraId="6458F205" w14:textId="77777777" w:rsidR="00B24CF7" w:rsidRDefault="00B24CF7" w:rsidP="00B24CF7">
      <w:pPr>
        <w:pStyle w:val="Bibliography"/>
      </w:pPr>
      <w:r>
        <w:t xml:space="preserve">Smith, A. (2023). How customer relationship marketing on social media drives revenue. </w:t>
      </w:r>
      <w:r>
        <w:rPr>
          <w:i/>
          <w:iCs/>
        </w:rPr>
        <w:t>Sprout Social</w:t>
      </w:r>
      <w:r>
        <w:t>. Available from https://sproutsocial.com/insights/customer-relationship-marketing/ [Accessed 12 March 2024].</w:t>
      </w:r>
    </w:p>
    <w:p w14:paraId="4349A3CD" w14:textId="77777777" w:rsidR="00B24CF7" w:rsidRDefault="00B24CF7" w:rsidP="00B24CF7">
      <w:pPr>
        <w:pStyle w:val="Bibliography"/>
      </w:pPr>
      <w:r>
        <w:t xml:space="preserve">Sorce, P. and Edwards, K. (2004). Defining business-to-consumer relationships: The consumer’s perspective. </w:t>
      </w:r>
      <w:r>
        <w:rPr>
          <w:i/>
          <w:iCs/>
        </w:rPr>
        <w:t>Journal of Database Marketing &amp; Customer Strategy Management</w:t>
      </w:r>
      <w:r>
        <w:t>, 11 (3), 255–267. Available from https://doi.org/10.1057/palgrave.dbm.3240225 [Accessed 12 March 2024].</w:t>
      </w:r>
    </w:p>
    <w:p w14:paraId="7B1DBE38" w14:textId="77777777" w:rsidR="00B24CF7" w:rsidRDefault="00B24CF7" w:rsidP="00B24CF7">
      <w:pPr>
        <w:pStyle w:val="Bibliography"/>
      </w:pPr>
      <w:r>
        <w:t xml:space="preserve">Team, S. (2023). Social Signals &amp; SEO: Do Shares + Likes Help You Rank Higher? </w:t>
      </w:r>
      <w:r>
        <w:rPr>
          <w:i/>
          <w:iCs/>
        </w:rPr>
        <w:t>Semrush Blog</w:t>
      </w:r>
      <w:r>
        <w:t>. Available from https://www.semrush.com/blog/social-signals-seo/ [Accessed 10 March 2024].</w:t>
      </w:r>
    </w:p>
    <w:p w14:paraId="3F1766E0" w14:textId="77777777" w:rsidR="00B24CF7" w:rsidRDefault="00B24CF7" w:rsidP="00B24CF7">
      <w:pPr>
        <w:pStyle w:val="Bibliography"/>
      </w:pPr>
      <w:r>
        <w:t>Thomas, C.A. (2023). (1) Power of Inclusive Marketing: The Real Beauty Campaign by Dove | LinkedIn. Available from https://www.linkedin.com/pulse/power-inclusive-marketing-real-beauty-campaign-dove-thomas/ [Accessed 12 March 2024].</w:t>
      </w:r>
    </w:p>
    <w:p w14:paraId="7FD27504" w14:textId="77777777" w:rsidR="00B24CF7" w:rsidRDefault="00B24CF7" w:rsidP="00B24CF7">
      <w:pPr>
        <w:pStyle w:val="Bibliography"/>
      </w:pPr>
      <w:r>
        <w:t xml:space="preserve">Varangouli, E. (2023). Everything You Need to Know About Google PageRank. </w:t>
      </w:r>
      <w:r>
        <w:rPr>
          <w:i/>
          <w:iCs/>
        </w:rPr>
        <w:t>Semrush Blog</w:t>
      </w:r>
      <w:r>
        <w:t>. Available from https://www.semrush.com/blog/pagerank/ [Accessed 10 March 2024].</w:t>
      </w:r>
    </w:p>
    <w:p w14:paraId="47E00BE5" w14:textId="77777777" w:rsidR="00B24CF7" w:rsidRDefault="00B24CF7" w:rsidP="00B24CF7">
      <w:pPr>
        <w:pStyle w:val="Bibliography"/>
      </w:pPr>
      <w:r>
        <w:t>Verzhbitskaia, Z. (2024). Google’s PageRank Algorithm: Explained and Tested. Available from https://www.link-assistant.com/news/google-pagerank-algorithm.html [Accessed 10 March 2024].</w:t>
      </w:r>
    </w:p>
    <w:p w14:paraId="79352A54" w14:textId="77777777" w:rsidR="00B24CF7" w:rsidRDefault="00B24CF7" w:rsidP="00B24CF7">
      <w:pPr>
        <w:pStyle w:val="Bibliography"/>
      </w:pPr>
      <w:r>
        <w:t xml:space="preserve">West, C. (2023). How to build customer relationships with social media. </w:t>
      </w:r>
      <w:r>
        <w:rPr>
          <w:i/>
          <w:iCs/>
        </w:rPr>
        <w:t>Sprout Social</w:t>
      </w:r>
      <w:r>
        <w:t>. Available from https://sproutsocial.com/insights/build-customer-relationships/ [Accessed 12 March 2024].</w:t>
      </w:r>
    </w:p>
    <w:p w14:paraId="07A5C611" w14:textId="77777777" w:rsidR="00B24CF7" w:rsidRDefault="00B24CF7" w:rsidP="00B24CF7">
      <w:pPr>
        <w:pStyle w:val="Bibliography"/>
      </w:pPr>
      <w:r>
        <w:t xml:space="preserve">Wilkinson. (2023). SEO Trends in 2023: The Ones You Need to Know About. </w:t>
      </w:r>
      <w:r>
        <w:rPr>
          <w:i/>
          <w:iCs/>
        </w:rPr>
        <w:t>Semrush Blog</w:t>
      </w:r>
      <w:r>
        <w:t>. Available from https://www.semrush.com/blog/seo-trends/ [Accessed 12 March 2024].</w:t>
      </w:r>
    </w:p>
    <w:p w14:paraId="7DAC1CDD" w14:textId="77777777" w:rsidR="00B24CF7" w:rsidRDefault="00B24CF7" w:rsidP="00B24CF7">
      <w:pPr>
        <w:pStyle w:val="Bibliography"/>
      </w:pPr>
      <w:r>
        <w:t>Writer, R.C. (2020). Digital Marketing Funnel: What Is It and How To Create an Efficient One. Available from https://rockcontent.com/blog/digital-marketing-funnel/ [Accessed 17 February 2024].</w:t>
      </w:r>
    </w:p>
    <w:p w14:paraId="4EDC4E4F" w14:textId="77777777" w:rsidR="00B24CF7" w:rsidRDefault="00B24CF7" w:rsidP="00B24CF7">
      <w:pPr>
        <w:pStyle w:val="Bibliography"/>
      </w:pPr>
      <w:r>
        <w:t xml:space="preserve">Yell. (2011). What Is Page Rank and Why Is It Important? </w:t>
      </w:r>
      <w:r>
        <w:rPr>
          <w:i/>
          <w:iCs/>
        </w:rPr>
        <w:t>Yell Business</w:t>
      </w:r>
      <w:r>
        <w:t>. Available from https://business.yell.com/knowledge/what-is-page-rank-and-why-is-it-important/ [Accessed 10 March 2024].</w:t>
      </w:r>
    </w:p>
    <w:p w14:paraId="74B508A2" w14:textId="77777777" w:rsidR="00B24CF7" w:rsidRDefault="00B24CF7" w:rsidP="00B24CF7">
      <w:pPr>
        <w:pStyle w:val="Bibliography"/>
      </w:pPr>
      <w:r>
        <w:t xml:space="preserve">Yu, J. (2013). Google Hummingbird &amp; The Keyword: What You Need To Know To Stay Ahead. </w:t>
      </w:r>
      <w:r>
        <w:rPr>
          <w:i/>
          <w:iCs/>
        </w:rPr>
        <w:t>Search Engine Land</w:t>
      </w:r>
      <w:r>
        <w:t>. Available from https://searchengineland.com/google-</w:t>
      </w:r>
      <w:r>
        <w:lastRenderedPageBreak/>
        <w:t>hummingbird-the-keyword-what-you-need-to-know-to-stay-ahead-175531 [Accessed 10 March 2024].</w:t>
      </w:r>
    </w:p>
    <w:p w14:paraId="002DB56E" w14:textId="312F9479" w:rsidR="00001619" w:rsidRDefault="00514B08" w:rsidP="00E061F8">
      <w:pPr>
        <w:spacing w:line="360" w:lineRule="auto"/>
      </w:pPr>
      <w:r>
        <w:fldChar w:fldCharType="end"/>
      </w:r>
    </w:p>
    <w:p w14:paraId="259F2C55" w14:textId="77777777" w:rsidR="00001619" w:rsidRPr="00001619" w:rsidRDefault="00001619" w:rsidP="00001619"/>
    <w:p w14:paraId="2121EF09" w14:textId="77777777" w:rsidR="00001619" w:rsidRPr="00001619" w:rsidRDefault="00001619" w:rsidP="00001619"/>
    <w:p w14:paraId="698A9861" w14:textId="77777777" w:rsidR="00001619" w:rsidRPr="00001619" w:rsidRDefault="00001619" w:rsidP="00001619"/>
    <w:p w14:paraId="227DDDBA" w14:textId="77777777" w:rsidR="00001619" w:rsidRPr="00001619" w:rsidRDefault="00001619" w:rsidP="00001619"/>
    <w:p w14:paraId="62884ACE" w14:textId="77777777" w:rsidR="00001619" w:rsidRPr="00001619" w:rsidRDefault="00001619" w:rsidP="00001619"/>
    <w:p w14:paraId="2CA0069F" w14:textId="77777777" w:rsidR="00001619" w:rsidRPr="00001619" w:rsidRDefault="00001619" w:rsidP="00001619"/>
    <w:p w14:paraId="0C85EAAE" w14:textId="77777777" w:rsidR="00001619" w:rsidRPr="00001619" w:rsidRDefault="00001619" w:rsidP="00001619"/>
    <w:p w14:paraId="01E6E0DB" w14:textId="77777777" w:rsidR="00001619" w:rsidRPr="00001619" w:rsidRDefault="00001619" w:rsidP="00001619"/>
    <w:p w14:paraId="4E011BAF" w14:textId="77777777" w:rsidR="00001619" w:rsidRPr="00001619" w:rsidRDefault="00001619" w:rsidP="00001619"/>
    <w:p w14:paraId="095FAB0B" w14:textId="6B5BE3D7" w:rsidR="00001619" w:rsidRDefault="00001619" w:rsidP="00001619"/>
    <w:p w14:paraId="57A083EB" w14:textId="5F894006" w:rsidR="00001619" w:rsidRDefault="00001619" w:rsidP="00001619">
      <w:pPr>
        <w:tabs>
          <w:tab w:val="left" w:pos="6617"/>
        </w:tabs>
        <w:rPr>
          <w:rFonts w:cs="Times New Roman"/>
        </w:rPr>
      </w:pPr>
      <w:r>
        <w:tab/>
      </w:r>
    </w:p>
    <w:p w14:paraId="70B425DC" w14:textId="77777777" w:rsidR="00001619" w:rsidRPr="00001619" w:rsidRDefault="00001619" w:rsidP="00001619">
      <w:pPr>
        <w:rPr>
          <w:rFonts w:cs="Times New Roman"/>
        </w:rPr>
      </w:pPr>
    </w:p>
    <w:p w14:paraId="659E9F10" w14:textId="77777777" w:rsidR="00001619" w:rsidRPr="00001619" w:rsidRDefault="00001619" w:rsidP="00001619">
      <w:pPr>
        <w:rPr>
          <w:rFonts w:cs="Times New Roman"/>
        </w:rPr>
      </w:pPr>
    </w:p>
    <w:p w14:paraId="3AB51E4C" w14:textId="77777777" w:rsidR="00001619" w:rsidRPr="00001619" w:rsidRDefault="00001619" w:rsidP="00001619">
      <w:pPr>
        <w:rPr>
          <w:rFonts w:cs="Times New Roman"/>
        </w:rPr>
      </w:pPr>
    </w:p>
    <w:p w14:paraId="3986504B" w14:textId="77777777" w:rsidR="00001619" w:rsidRPr="00001619" w:rsidRDefault="00001619" w:rsidP="00001619">
      <w:pPr>
        <w:rPr>
          <w:rFonts w:cs="Times New Roman"/>
        </w:rPr>
      </w:pPr>
    </w:p>
    <w:p w14:paraId="0652901D" w14:textId="77777777" w:rsidR="00001619" w:rsidRPr="00001619" w:rsidRDefault="00001619" w:rsidP="00001619">
      <w:pPr>
        <w:rPr>
          <w:rFonts w:cs="Times New Roman"/>
        </w:rPr>
      </w:pPr>
    </w:p>
    <w:p w14:paraId="51BF810E" w14:textId="77777777" w:rsidR="00001619" w:rsidRPr="00001619" w:rsidRDefault="00001619" w:rsidP="00001619">
      <w:pPr>
        <w:rPr>
          <w:rFonts w:cs="Times New Roman"/>
        </w:rPr>
      </w:pPr>
    </w:p>
    <w:p w14:paraId="7B25E61B" w14:textId="77777777" w:rsidR="00001619" w:rsidRPr="00001619" w:rsidRDefault="00001619" w:rsidP="00001619">
      <w:pPr>
        <w:rPr>
          <w:rFonts w:cs="Times New Roman"/>
        </w:rPr>
      </w:pPr>
    </w:p>
    <w:p w14:paraId="3EBB69A5" w14:textId="77777777" w:rsidR="00001619" w:rsidRPr="00001619" w:rsidRDefault="00001619" w:rsidP="00001619">
      <w:pPr>
        <w:rPr>
          <w:rFonts w:cs="Times New Roman"/>
        </w:rPr>
      </w:pPr>
    </w:p>
    <w:p w14:paraId="0189D41B" w14:textId="77777777" w:rsidR="00001619" w:rsidRPr="00001619" w:rsidRDefault="00001619" w:rsidP="00001619">
      <w:pPr>
        <w:rPr>
          <w:rFonts w:cs="Times New Roman"/>
        </w:rPr>
      </w:pPr>
    </w:p>
    <w:p w14:paraId="103F8DD1" w14:textId="77777777" w:rsidR="00001619" w:rsidRPr="00001619" w:rsidRDefault="00001619" w:rsidP="00001619">
      <w:pPr>
        <w:rPr>
          <w:rFonts w:cs="Times New Roman"/>
        </w:rPr>
      </w:pPr>
    </w:p>
    <w:p w14:paraId="61E3E204" w14:textId="77777777" w:rsidR="00001619" w:rsidRPr="00001619" w:rsidRDefault="00001619" w:rsidP="00001619">
      <w:pPr>
        <w:rPr>
          <w:rFonts w:cs="Times New Roman"/>
        </w:rPr>
      </w:pPr>
    </w:p>
    <w:p w14:paraId="2F6A02B8" w14:textId="213ED00E" w:rsidR="00001619" w:rsidRDefault="00001619" w:rsidP="00001619">
      <w:pPr>
        <w:rPr>
          <w:rFonts w:cs="Times New Roman"/>
        </w:rPr>
      </w:pPr>
    </w:p>
    <w:p w14:paraId="01C070DF" w14:textId="77777777" w:rsidR="00B404DD" w:rsidRPr="00001619" w:rsidRDefault="00B404DD" w:rsidP="00001619">
      <w:pPr>
        <w:jc w:val="right"/>
        <w:rPr>
          <w:rFonts w:cs="Times New Roman"/>
        </w:rPr>
      </w:pPr>
    </w:p>
    <w:sectPr w:rsidR="00B404DD" w:rsidRPr="00001619" w:rsidSect="006F7556">
      <w:pgSz w:w="11906" w:h="16838" w:code="9"/>
      <w:pgMar w:top="1440" w:right="1440" w:bottom="1440" w:left="144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93871D" w14:textId="77777777" w:rsidR="00CC23FE" w:rsidRDefault="00CC23FE" w:rsidP="00C00A34">
      <w:pPr>
        <w:spacing w:after="0" w:line="240" w:lineRule="auto"/>
      </w:pPr>
      <w:r>
        <w:separator/>
      </w:r>
    </w:p>
  </w:endnote>
  <w:endnote w:type="continuationSeparator" w:id="0">
    <w:p w14:paraId="7B24E428" w14:textId="77777777" w:rsidR="00CC23FE" w:rsidRDefault="00CC23FE" w:rsidP="00C00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B478C" w14:textId="54143681" w:rsidR="00001619" w:rsidRDefault="00001619">
    <w:pPr>
      <w:pStyle w:val="Footer"/>
      <w:tabs>
        <w:tab w:val="clear" w:pos="4680"/>
        <w:tab w:val="clear" w:pos="9360"/>
      </w:tabs>
      <w:jc w:val="center"/>
      <w:rPr>
        <w:caps/>
        <w:noProof/>
        <w:color w:val="4472C4" w:themeColor="accent1"/>
      </w:rPr>
    </w:pPr>
  </w:p>
  <w:p w14:paraId="1B6E4477" w14:textId="77777777" w:rsidR="00001619" w:rsidRDefault="0000161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5FE649" w14:textId="77777777" w:rsidR="00001619" w:rsidRDefault="00001619" w:rsidP="00415638">
    <w:pPr>
      <w:pStyle w:val="Footer"/>
      <w:jc w:val="right"/>
      <w:rPr>
        <w:sz w:val="18"/>
      </w:rPr>
    </w:pPr>
  </w:p>
  <w:p w14:paraId="68A04706" w14:textId="351C7953" w:rsidR="00001619" w:rsidRPr="00415638" w:rsidRDefault="00001619" w:rsidP="0023012A">
    <w:pPr>
      <w:pStyle w:val="Footer"/>
      <w:jc w:val="right"/>
      <w:rPr>
        <w:sz w:val="20"/>
      </w:rPr>
    </w:pPr>
    <w:r>
      <w:rPr>
        <w:sz w:val="20"/>
      </w:rPr>
      <w:t>N.  Amaanie Yoosuf | w1809953 | 20200199</w:t>
    </w:r>
    <w:sdt>
      <w:sdtPr>
        <w:rPr>
          <w:sz w:val="22"/>
        </w:rPr>
        <w:id w:val="-538115810"/>
        <w:docPartObj>
          <w:docPartGallery w:val="Page Numbers (Bottom of Page)"/>
          <w:docPartUnique/>
        </w:docPartObj>
      </w:sdtPr>
      <w:sdtEndPr>
        <w:rPr>
          <w:noProof/>
        </w:rPr>
      </w:sdtEndPr>
      <w:sdtContent>
        <w:r>
          <w:rPr>
            <w:sz w:val="22"/>
          </w:rPr>
          <w:t xml:space="preserve">                                                                                               </w:t>
        </w:r>
        <w:r w:rsidRPr="00415638">
          <w:rPr>
            <w:sz w:val="22"/>
          </w:rPr>
          <w:fldChar w:fldCharType="begin"/>
        </w:r>
        <w:r w:rsidRPr="00415638">
          <w:rPr>
            <w:sz w:val="22"/>
          </w:rPr>
          <w:instrText xml:space="preserve"> PAGE   \* MERGEFORMAT </w:instrText>
        </w:r>
        <w:r w:rsidRPr="00415638">
          <w:rPr>
            <w:sz w:val="22"/>
          </w:rPr>
          <w:fldChar w:fldCharType="separate"/>
        </w:r>
        <w:r w:rsidR="000F5A4C">
          <w:rPr>
            <w:noProof/>
            <w:sz w:val="22"/>
          </w:rPr>
          <w:t>ii</w:t>
        </w:r>
        <w:r w:rsidRPr="00415638">
          <w:rPr>
            <w:noProof/>
            <w:sz w:val="22"/>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87ABE6" w14:textId="77777777" w:rsidR="00001619" w:rsidRDefault="00001619" w:rsidP="00415638">
    <w:pPr>
      <w:pStyle w:val="Footer"/>
      <w:jc w:val="right"/>
      <w:rPr>
        <w:sz w:val="18"/>
      </w:rPr>
    </w:pPr>
  </w:p>
  <w:p w14:paraId="23DA6336" w14:textId="27A3F645" w:rsidR="00001619" w:rsidRPr="00415638" w:rsidRDefault="00001619" w:rsidP="0023012A">
    <w:pPr>
      <w:pStyle w:val="Footer"/>
      <w:jc w:val="right"/>
      <w:rPr>
        <w:sz w:val="20"/>
      </w:rPr>
    </w:pPr>
    <w:r>
      <w:rPr>
        <w:sz w:val="20"/>
      </w:rPr>
      <w:t>N.  Amaanie Yoosuf | w1809953 | 20200199</w:t>
    </w:r>
    <w:sdt>
      <w:sdtPr>
        <w:rPr>
          <w:sz w:val="22"/>
        </w:rPr>
        <w:id w:val="-1387175507"/>
        <w:docPartObj>
          <w:docPartGallery w:val="Page Numbers (Bottom of Page)"/>
          <w:docPartUnique/>
        </w:docPartObj>
      </w:sdtPr>
      <w:sdtEndPr>
        <w:rPr>
          <w:noProof/>
        </w:rPr>
      </w:sdtEndPr>
      <w:sdtContent>
        <w:r>
          <w:rPr>
            <w:sz w:val="22"/>
          </w:rPr>
          <w:t xml:space="preserve">                                                                                               </w:t>
        </w:r>
        <w:r w:rsidRPr="00415638">
          <w:rPr>
            <w:sz w:val="22"/>
          </w:rPr>
          <w:fldChar w:fldCharType="begin"/>
        </w:r>
        <w:r w:rsidRPr="00415638">
          <w:rPr>
            <w:sz w:val="22"/>
          </w:rPr>
          <w:instrText xml:space="preserve"> PAGE   \* MERGEFORMAT </w:instrText>
        </w:r>
        <w:r w:rsidRPr="00415638">
          <w:rPr>
            <w:sz w:val="22"/>
          </w:rPr>
          <w:fldChar w:fldCharType="separate"/>
        </w:r>
        <w:r w:rsidR="000F5A4C">
          <w:rPr>
            <w:noProof/>
            <w:sz w:val="22"/>
          </w:rPr>
          <w:t>1</w:t>
        </w:r>
        <w:r w:rsidRPr="00415638">
          <w:rPr>
            <w:noProof/>
            <w:sz w:val="22"/>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066DE" w14:textId="77777777" w:rsidR="00CC23FE" w:rsidRDefault="00CC23FE" w:rsidP="00C00A34">
      <w:pPr>
        <w:spacing w:after="0" w:line="240" w:lineRule="auto"/>
      </w:pPr>
      <w:r>
        <w:separator/>
      </w:r>
    </w:p>
  </w:footnote>
  <w:footnote w:type="continuationSeparator" w:id="0">
    <w:p w14:paraId="0419733F" w14:textId="77777777" w:rsidR="00CC23FE" w:rsidRDefault="00CC23FE" w:rsidP="00C00A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01797" w14:textId="5E5ADD35" w:rsidR="00001619" w:rsidRPr="0054061D" w:rsidRDefault="00001619" w:rsidP="009D2E92">
    <w:pPr>
      <w:pStyle w:val="Header"/>
      <w:rPr>
        <w:sz w:val="20"/>
        <w:szCs w:val="18"/>
      </w:rPr>
    </w:pPr>
    <w:r>
      <w:rPr>
        <w:sz w:val="20"/>
        <w:szCs w:val="18"/>
      </w:rPr>
      <w:t>Digital Marketing, Social Media &amp; Web Analytics</w:t>
    </w:r>
    <w:r>
      <w:rPr>
        <w:sz w:val="20"/>
        <w:szCs w:val="18"/>
      </w:rPr>
      <w:tab/>
    </w:r>
    <w:r>
      <w:rPr>
        <w:sz w:val="20"/>
        <w:szCs w:val="18"/>
      </w:rPr>
      <w:tab/>
      <w:t>Coursework 0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A6055" w14:textId="77777777" w:rsidR="00001619" w:rsidRPr="0054061D" w:rsidRDefault="00001619" w:rsidP="00DF253F">
    <w:pPr>
      <w:pStyle w:val="Header"/>
      <w:rPr>
        <w:sz w:val="20"/>
        <w:szCs w:val="18"/>
      </w:rPr>
    </w:pPr>
    <w:r>
      <w:rPr>
        <w:sz w:val="20"/>
        <w:szCs w:val="18"/>
      </w:rPr>
      <w:t>Digital Marketing, Social Media &amp; Web Analytics</w:t>
    </w:r>
    <w:r>
      <w:rPr>
        <w:sz w:val="20"/>
        <w:szCs w:val="18"/>
      </w:rPr>
      <w:tab/>
    </w:r>
    <w:r>
      <w:rPr>
        <w:sz w:val="20"/>
        <w:szCs w:val="18"/>
      </w:rPr>
      <w:tab/>
      <w:t>Coursework 01</w:t>
    </w:r>
  </w:p>
  <w:p w14:paraId="2EE68FA2" w14:textId="4B1C6E90" w:rsidR="00001619" w:rsidRPr="00DF253F" w:rsidRDefault="00001619" w:rsidP="00DF253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614F4"/>
    <w:multiLevelType w:val="hybridMultilevel"/>
    <w:tmpl w:val="67B04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A05B5"/>
    <w:multiLevelType w:val="multilevel"/>
    <w:tmpl w:val="2A8A3C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6436A1"/>
    <w:multiLevelType w:val="multilevel"/>
    <w:tmpl w:val="1EFAA7B6"/>
    <w:lvl w:ilvl="0">
      <w:start w:val="2"/>
      <w:numFmt w:val="decimal"/>
      <w:lvlText w:val="%1."/>
      <w:lvlJc w:val="left"/>
      <w:pPr>
        <w:ind w:left="675" w:hanging="6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33C1EC8"/>
    <w:multiLevelType w:val="hybridMultilevel"/>
    <w:tmpl w:val="527AA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1C07A1"/>
    <w:multiLevelType w:val="hybridMultilevel"/>
    <w:tmpl w:val="95682A42"/>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4A6EFA"/>
    <w:multiLevelType w:val="hybridMultilevel"/>
    <w:tmpl w:val="7A662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21083A"/>
    <w:multiLevelType w:val="multilevel"/>
    <w:tmpl w:val="B08A36D0"/>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D0164BC"/>
    <w:multiLevelType w:val="hybridMultilevel"/>
    <w:tmpl w:val="C07AA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8F79B8"/>
    <w:multiLevelType w:val="multilevel"/>
    <w:tmpl w:val="C48262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CE76CB"/>
    <w:multiLevelType w:val="hybridMultilevel"/>
    <w:tmpl w:val="4D5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795247"/>
    <w:multiLevelType w:val="multilevel"/>
    <w:tmpl w:val="6FA4862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C224019"/>
    <w:multiLevelType w:val="multilevel"/>
    <w:tmpl w:val="65E8EBFC"/>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5A130BA"/>
    <w:multiLevelType w:val="multilevel"/>
    <w:tmpl w:val="21D68F0E"/>
    <w:lvl w:ilvl="0">
      <w:start w:val="1"/>
      <w:numFmt w:val="decimal"/>
      <w:lvlText w:val="%1."/>
      <w:lvlJc w:val="left"/>
      <w:pPr>
        <w:ind w:left="450" w:hanging="450"/>
      </w:pPr>
      <w:rPr>
        <w:rFonts w:hint="default"/>
      </w:rPr>
    </w:lvl>
    <w:lvl w:ilvl="1">
      <w:start w:val="1"/>
      <w:numFmt w:val="decimal"/>
      <w:lvlText w:val="%1.%2."/>
      <w:lvlJc w:val="left"/>
      <w:pPr>
        <w:ind w:left="795" w:hanging="720"/>
      </w:pPr>
      <w:rPr>
        <w:rFonts w:hint="default"/>
      </w:rPr>
    </w:lvl>
    <w:lvl w:ilvl="2">
      <w:start w:val="1"/>
      <w:numFmt w:val="decimal"/>
      <w:lvlText w:val="%1.%2.%3."/>
      <w:lvlJc w:val="left"/>
      <w:pPr>
        <w:ind w:left="870" w:hanging="720"/>
      </w:pPr>
      <w:rPr>
        <w:rFonts w:hint="default"/>
      </w:rPr>
    </w:lvl>
    <w:lvl w:ilvl="3">
      <w:start w:val="1"/>
      <w:numFmt w:val="decimal"/>
      <w:lvlText w:val="%1.%2.%3.%4."/>
      <w:lvlJc w:val="left"/>
      <w:pPr>
        <w:ind w:left="1305" w:hanging="1080"/>
      </w:pPr>
      <w:rPr>
        <w:rFonts w:hint="default"/>
      </w:rPr>
    </w:lvl>
    <w:lvl w:ilvl="4">
      <w:start w:val="1"/>
      <w:numFmt w:val="decimal"/>
      <w:lvlText w:val="%1.%2.%3.%4.%5."/>
      <w:lvlJc w:val="left"/>
      <w:pPr>
        <w:ind w:left="1380" w:hanging="1080"/>
      </w:pPr>
      <w:rPr>
        <w:rFonts w:hint="default"/>
      </w:rPr>
    </w:lvl>
    <w:lvl w:ilvl="5">
      <w:start w:val="1"/>
      <w:numFmt w:val="decimal"/>
      <w:lvlText w:val="%1.%2.%3.%4.%5.%6."/>
      <w:lvlJc w:val="left"/>
      <w:pPr>
        <w:ind w:left="1815" w:hanging="1440"/>
      </w:pPr>
      <w:rPr>
        <w:rFonts w:hint="default"/>
      </w:rPr>
    </w:lvl>
    <w:lvl w:ilvl="6">
      <w:start w:val="1"/>
      <w:numFmt w:val="decimal"/>
      <w:lvlText w:val="%1.%2.%3.%4.%5.%6.%7."/>
      <w:lvlJc w:val="left"/>
      <w:pPr>
        <w:ind w:left="2250" w:hanging="1800"/>
      </w:pPr>
      <w:rPr>
        <w:rFonts w:hint="default"/>
      </w:rPr>
    </w:lvl>
    <w:lvl w:ilvl="7">
      <w:start w:val="1"/>
      <w:numFmt w:val="decimal"/>
      <w:lvlText w:val="%1.%2.%3.%4.%5.%6.%7.%8."/>
      <w:lvlJc w:val="left"/>
      <w:pPr>
        <w:ind w:left="2325" w:hanging="1800"/>
      </w:pPr>
      <w:rPr>
        <w:rFonts w:hint="default"/>
      </w:rPr>
    </w:lvl>
    <w:lvl w:ilvl="8">
      <w:start w:val="1"/>
      <w:numFmt w:val="decimal"/>
      <w:lvlText w:val="%1.%2.%3.%4.%5.%6.%7.%8.%9."/>
      <w:lvlJc w:val="left"/>
      <w:pPr>
        <w:ind w:left="2760" w:hanging="2160"/>
      </w:pPr>
      <w:rPr>
        <w:rFonts w:hint="default"/>
      </w:rPr>
    </w:lvl>
  </w:abstractNum>
  <w:abstractNum w:abstractNumId="13" w15:restartNumberingAfterBreak="0">
    <w:nsid w:val="37EA4B85"/>
    <w:multiLevelType w:val="hybridMultilevel"/>
    <w:tmpl w:val="DF1A6D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041E2"/>
    <w:multiLevelType w:val="multilevel"/>
    <w:tmpl w:val="57B2D0A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842419"/>
    <w:multiLevelType w:val="hybridMultilevel"/>
    <w:tmpl w:val="67B04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271D1F"/>
    <w:multiLevelType w:val="hybridMultilevel"/>
    <w:tmpl w:val="67B04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B839C3"/>
    <w:multiLevelType w:val="multilevel"/>
    <w:tmpl w:val="54ACB026"/>
    <w:lvl w:ilvl="0">
      <w:start w:val="1"/>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E44909"/>
    <w:multiLevelType w:val="multilevel"/>
    <w:tmpl w:val="61D49F2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193C50"/>
    <w:multiLevelType w:val="hybridMultilevel"/>
    <w:tmpl w:val="FF8A0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20487B"/>
    <w:multiLevelType w:val="multilevel"/>
    <w:tmpl w:val="218C50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B2F1D06"/>
    <w:multiLevelType w:val="multilevel"/>
    <w:tmpl w:val="49D4BD0C"/>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C286363"/>
    <w:multiLevelType w:val="multilevel"/>
    <w:tmpl w:val="563A6DE4"/>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E2808FB"/>
    <w:multiLevelType w:val="hybridMultilevel"/>
    <w:tmpl w:val="2668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141169"/>
    <w:multiLevelType w:val="hybridMultilevel"/>
    <w:tmpl w:val="58BED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9F50FD"/>
    <w:multiLevelType w:val="hybridMultilevel"/>
    <w:tmpl w:val="8E18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D13322"/>
    <w:multiLevelType w:val="hybridMultilevel"/>
    <w:tmpl w:val="D206A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8291262"/>
    <w:multiLevelType w:val="multilevel"/>
    <w:tmpl w:val="E5EAF398"/>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8B4567B"/>
    <w:multiLevelType w:val="hybridMultilevel"/>
    <w:tmpl w:val="DC146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0039B9"/>
    <w:multiLevelType w:val="hybridMultilevel"/>
    <w:tmpl w:val="4896FC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D77132B"/>
    <w:multiLevelType w:val="hybridMultilevel"/>
    <w:tmpl w:val="1C6E0F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AC5341"/>
    <w:multiLevelType w:val="hybridMultilevel"/>
    <w:tmpl w:val="3A66B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5"/>
  </w:num>
  <w:num w:numId="3">
    <w:abstractNumId w:val="20"/>
  </w:num>
  <w:num w:numId="4">
    <w:abstractNumId w:val="4"/>
  </w:num>
  <w:num w:numId="5">
    <w:abstractNumId w:val="8"/>
  </w:num>
  <w:num w:numId="6">
    <w:abstractNumId w:val="14"/>
  </w:num>
  <w:num w:numId="7">
    <w:abstractNumId w:val="1"/>
  </w:num>
  <w:num w:numId="8">
    <w:abstractNumId w:val="6"/>
  </w:num>
  <w:num w:numId="9">
    <w:abstractNumId w:val="17"/>
  </w:num>
  <w:num w:numId="10">
    <w:abstractNumId w:val="12"/>
  </w:num>
  <w:num w:numId="11">
    <w:abstractNumId w:val="22"/>
  </w:num>
  <w:num w:numId="12">
    <w:abstractNumId w:val="21"/>
  </w:num>
  <w:num w:numId="13">
    <w:abstractNumId w:val="2"/>
  </w:num>
  <w:num w:numId="14">
    <w:abstractNumId w:val="27"/>
  </w:num>
  <w:num w:numId="15">
    <w:abstractNumId w:val="5"/>
  </w:num>
  <w:num w:numId="16">
    <w:abstractNumId w:val="11"/>
  </w:num>
  <w:num w:numId="17">
    <w:abstractNumId w:val="16"/>
  </w:num>
  <w:num w:numId="18">
    <w:abstractNumId w:val="9"/>
  </w:num>
  <w:num w:numId="19">
    <w:abstractNumId w:val="30"/>
  </w:num>
  <w:num w:numId="20">
    <w:abstractNumId w:val="24"/>
  </w:num>
  <w:num w:numId="21">
    <w:abstractNumId w:val="31"/>
  </w:num>
  <w:num w:numId="22">
    <w:abstractNumId w:val="10"/>
  </w:num>
  <w:num w:numId="23">
    <w:abstractNumId w:val="18"/>
  </w:num>
  <w:num w:numId="24">
    <w:abstractNumId w:val="15"/>
  </w:num>
  <w:num w:numId="25">
    <w:abstractNumId w:val="0"/>
  </w:num>
  <w:num w:numId="26">
    <w:abstractNumId w:val="28"/>
  </w:num>
  <w:num w:numId="27">
    <w:abstractNumId w:val="26"/>
  </w:num>
  <w:num w:numId="28">
    <w:abstractNumId w:val="13"/>
  </w:num>
  <w:num w:numId="29">
    <w:abstractNumId w:val="19"/>
  </w:num>
  <w:num w:numId="30">
    <w:abstractNumId w:val="3"/>
  </w:num>
  <w:num w:numId="31">
    <w:abstractNumId w:val="7"/>
  </w:num>
  <w:num w:numId="32">
    <w:abstractNumId w:val="2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5B2D"/>
    <w:rsid w:val="00000085"/>
    <w:rsid w:val="00001619"/>
    <w:rsid w:val="00004A2E"/>
    <w:rsid w:val="00005EE0"/>
    <w:rsid w:val="0000627C"/>
    <w:rsid w:val="000100FD"/>
    <w:rsid w:val="00012E6B"/>
    <w:rsid w:val="00013F31"/>
    <w:rsid w:val="0002082E"/>
    <w:rsid w:val="0002144F"/>
    <w:rsid w:val="00023E18"/>
    <w:rsid w:val="00041B50"/>
    <w:rsid w:val="00042274"/>
    <w:rsid w:val="00042B22"/>
    <w:rsid w:val="00043DE3"/>
    <w:rsid w:val="0004659F"/>
    <w:rsid w:val="00060C9E"/>
    <w:rsid w:val="00074578"/>
    <w:rsid w:val="000748EC"/>
    <w:rsid w:val="000761E4"/>
    <w:rsid w:val="0008433C"/>
    <w:rsid w:val="00096007"/>
    <w:rsid w:val="000A3EB9"/>
    <w:rsid w:val="000B0FED"/>
    <w:rsid w:val="000B1B0F"/>
    <w:rsid w:val="000B7DC5"/>
    <w:rsid w:val="000C0697"/>
    <w:rsid w:val="000C2BBF"/>
    <w:rsid w:val="000C3E09"/>
    <w:rsid w:val="000C47D9"/>
    <w:rsid w:val="000C74CA"/>
    <w:rsid w:val="000E4E2D"/>
    <w:rsid w:val="000F3F7B"/>
    <w:rsid w:val="000F5A4C"/>
    <w:rsid w:val="000F7EFD"/>
    <w:rsid w:val="00103830"/>
    <w:rsid w:val="00122C54"/>
    <w:rsid w:val="0012338B"/>
    <w:rsid w:val="00124BD7"/>
    <w:rsid w:val="00142481"/>
    <w:rsid w:val="00147A62"/>
    <w:rsid w:val="00147E6F"/>
    <w:rsid w:val="00151738"/>
    <w:rsid w:val="001567EB"/>
    <w:rsid w:val="001708E0"/>
    <w:rsid w:val="0017538E"/>
    <w:rsid w:val="00175448"/>
    <w:rsid w:val="00181C6E"/>
    <w:rsid w:val="00181EBC"/>
    <w:rsid w:val="00187D57"/>
    <w:rsid w:val="00193BB5"/>
    <w:rsid w:val="00194715"/>
    <w:rsid w:val="001A0EB2"/>
    <w:rsid w:val="001A5768"/>
    <w:rsid w:val="001A701A"/>
    <w:rsid w:val="001A7BD2"/>
    <w:rsid w:val="001B3673"/>
    <w:rsid w:val="001B5A83"/>
    <w:rsid w:val="001B5BEF"/>
    <w:rsid w:val="001C1F15"/>
    <w:rsid w:val="001C4BC8"/>
    <w:rsid w:val="001C7345"/>
    <w:rsid w:val="001D1250"/>
    <w:rsid w:val="001D15B3"/>
    <w:rsid w:val="001D3792"/>
    <w:rsid w:val="001D3B96"/>
    <w:rsid w:val="001F77D0"/>
    <w:rsid w:val="00207939"/>
    <w:rsid w:val="00210DBB"/>
    <w:rsid w:val="00213CC4"/>
    <w:rsid w:val="00214DFC"/>
    <w:rsid w:val="002168F8"/>
    <w:rsid w:val="002169F9"/>
    <w:rsid w:val="00217D41"/>
    <w:rsid w:val="0023012A"/>
    <w:rsid w:val="0023051A"/>
    <w:rsid w:val="0023553F"/>
    <w:rsid w:val="00240F8E"/>
    <w:rsid w:val="002427B7"/>
    <w:rsid w:val="002546E6"/>
    <w:rsid w:val="0025653C"/>
    <w:rsid w:val="002572DF"/>
    <w:rsid w:val="00257896"/>
    <w:rsid w:val="00260254"/>
    <w:rsid w:val="002736EA"/>
    <w:rsid w:val="00273A93"/>
    <w:rsid w:val="0027568A"/>
    <w:rsid w:val="00293066"/>
    <w:rsid w:val="00296E81"/>
    <w:rsid w:val="002A50FD"/>
    <w:rsid w:val="002A7688"/>
    <w:rsid w:val="002B511E"/>
    <w:rsid w:val="002B553D"/>
    <w:rsid w:val="002C448A"/>
    <w:rsid w:val="002C4FEC"/>
    <w:rsid w:val="002D013F"/>
    <w:rsid w:val="002D02C7"/>
    <w:rsid w:val="002D1458"/>
    <w:rsid w:val="002D264A"/>
    <w:rsid w:val="002D7137"/>
    <w:rsid w:val="002E3B8A"/>
    <w:rsid w:val="002E7D9C"/>
    <w:rsid w:val="002F09BF"/>
    <w:rsid w:val="002F2778"/>
    <w:rsid w:val="002F514F"/>
    <w:rsid w:val="002F68ED"/>
    <w:rsid w:val="0030108C"/>
    <w:rsid w:val="003018DB"/>
    <w:rsid w:val="00306EC7"/>
    <w:rsid w:val="00311FDE"/>
    <w:rsid w:val="00315D8B"/>
    <w:rsid w:val="0032011A"/>
    <w:rsid w:val="0032334C"/>
    <w:rsid w:val="003237E6"/>
    <w:rsid w:val="003349EF"/>
    <w:rsid w:val="00337CFE"/>
    <w:rsid w:val="00340935"/>
    <w:rsid w:val="0034650A"/>
    <w:rsid w:val="00347D47"/>
    <w:rsid w:val="00365B2D"/>
    <w:rsid w:val="0037348F"/>
    <w:rsid w:val="003736CE"/>
    <w:rsid w:val="00380B11"/>
    <w:rsid w:val="00382184"/>
    <w:rsid w:val="0038342A"/>
    <w:rsid w:val="00386CAC"/>
    <w:rsid w:val="00391CF3"/>
    <w:rsid w:val="003938DB"/>
    <w:rsid w:val="003958E3"/>
    <w:rsid w:val="0039642A"/>
    <w:rsid w:val="003A14B7"/>
    <w:rsid w:val="003A2F84"/>
    <w:rsid w:val="003A51B8"/>
    <w:rsid w:val="003A74E6"/>
    <w:rsid w:val="003B029E"/>
    <w:rsid w:val="003B23AE"/>
    <w:rsid w:val="003D125E"/>
    <w:rsid w:val="003D193D"/>
    <w:rsid w:val="003D4D1B"/>
    <w:rsid w:val="003E18E0"/>
    <w:rsid w:val="003F5536"/>
    <w:rsid w:val="0040737F"/>
    <w:rsid w:val="004110CD"/>
    <w:rsid w:val="00412D7E"/>
    <w:rsid w:val="00415638"/>
    <w:rsid w:val="0041762F"/>
    <w:rsid w:val="004238B3"/>
    <w:rsid w:val="0042502D"/>
    <w:rsid w:val="004454A9"/>
    <w:rsid w:val="004473CE"/>
    <w:rsid w:val="004538A7"/>
    <w:rsid w:val="00457ED4"/>
    <w:rsid w:val="004653D0"/>
    <w:rsid w:val="00470CCA"/>
    <w:rsid w:val="00472D7B"/>
    <w:rsid w:val="004756CA"/>
    <w:rsid w:val="004774E8"/>
    <w:rsid w:val="00485792"/>
    <w:rsid w:val="00487632"/>
    <w:rsid w:val="00496996"/>
    <w:rsid w:val="004A30B1"/>
    <w:rsid w:val="004B062C"/>
    <w:rsid w:val="004B15DA"/>
    <w:rsid w:val="004B472D"/>
    <w:rsid w:val="004C3778"/>
    <w:rsid w:val="004C57DF"/>
    <w:rsid w:val="004C7BE9"/>
    <w:rsid w:val="004D0959"/>
    <w:rsid w:val="004D4711"/>
    <w:rsid w:val="004E031A"/>
    <w:rsid w:val="004E5954"/>
    <w:rsid w:val="004F19D3"/>
    <w:rsid w:val="004F4E45"/>
    <w:rsid w:val="004F68C5"/>
    <w:rsid w:val="004F6ED3"/>
    <w:rsid w:val="00512A83"/>
    <w:rsid w:val="00514B08"/>
    <w:rsid w:val="005254F1"/>
    <w:rsid w:val="00526AB4"/>
    <w:rsid w:val="0054061D"/>
    <w:rsid w:val="00544981"/>
    <w:rsid w:val="005471A4"/>
    <w:rsid w:val="0055353A"/>
    <w:rsid w:val="0055645A"/>
    <w:rsid w:val="00557822"/>
    <w:rsid w:val="0055789D"/>
    <w:rsid w:val="00561A6C"/>
    <w:rsid w:val="00564E9D"/>
    <w:rsid w:val="005707BD"/>
    <w:rsid w:val="00574C8E"/>
    <w:rsid w:val="00575FF6"/>
    <w:rsid w:val="00584CD7"/>
    <w:rsid w:val="00593B84"/>
    <w:rsid w:val="00596231"/>
    <w:rsid w:val="00597B54"/>
    <w:rsid w:val="005A24B6"/>
    <w:rsid w:val="005B0C67"/>
    <w:rsid w:val="005B45FA"/>
    <w:rsid w:val="005B4FD3"/>
    <w:rsid w:val="005B64C0"/>
    <w:rsid w:val="005C6157"/>
    <w:rsid w:val="005D4F6E"/>
    <w:rsid w:val="005E05FB"/>
    <w:rsid w:val="005E2507"/>
    <w:rsid w:val="005E2951"/>
    <w:rsid w:val="005E5D16"/>
    <w:rsid w:val="005F35CD"/>
    <w:rsid w:val="005F4063"/>
    <w:rsid w:val="00613A82"/>
    <w:rsid w:val="00614F69"/>
    <w:rsid w:val="0061659C"/>
    <w:rsid w:val="00622818"/>
    <w:rsid w:val="00624118"/>
    <w:rsid w:val="0062545C"/>
    <w:rsid w:val="0063102D"/>
    <w:rsid w:val="00632291"/>
    <w:rsid w:val="0063409D"/>
    <w:rsid w:val="00635F94"/>
    <w:rsid w:val="00636296"/>
    <w:rsid w:val="00637CD7"/>
    <w:rsid w:val="00640FCA"/>
    <w:rsid w:val="0064259F"/>
    <w:rsid w:val="00646E17"/>
    <w:rsid w:val="00647C37"/>
    <w:rsid w:val="0065608A"/>
    <w:rsid w:val="00656D8A"/>
    <w:rsid w:val="00671A89"/>
    <w:rsid w:val="00671F90"/>
    <w:rsid w:val="00674374"/>
    <w:rsid w:val="0067684E"/>
    <w:rsid w:val="006776D6"/>
    <w:rsid w:val="00682DBA"/>
    <w:rsid w:val="006866A3"/>
    <w:rsid w:val="00687286"/>
    <w:rsid w:val="00690877"/>
    <w:rsid w:val="00691A2A"/>
    <w:rsid w:val="00696B28"/>
    <w:rsid w:val="00696D8F"/>
    <w:rsid w:val="00697178"/>
    <w:rsid w:val="006A43AB"/>
    <w:rsid w:val="006A5DF5"/>
    <w:rsid w:val="006B332F"/>
    <w:rsid w:val="006C77A9"/>
    <w:rsid w:val="006D1D99"/>
    <w:rsid w:val="006D2B5E"/>
    <w:rsid w:val="006E1D33"/>
    <w:rsid w:val="006E32BA"/>
    <w:rsid w:val="006F3E55"/>
    <w:rsid w:val="006F64EE"/>
    <w:rsid w:val="006F7556"/>
    <w:rsid w:val="00703ACA"/>
    <w:rsid w:val="007076E3"/>
    <w:rsid w:val="00712D47"/>
    <w:rsid w:val="0071660A"/>
    <w:rsid w:val="0072192C"/>
    <w:rsid w:val="007249D7"/>
    <w:rsid w:val="00724F64"/>
    <w:rsid w:val="007262BF"/>
    <w:rsid w:val="00727AC5"/>
    <w:rsid w:val="00731B26"/>
    <w:rsid w:val="0073448B"/>
    <w:rsid w:val="00742B62"/>
    <w:rsid w:val="00743E9E"/>
    <w:rsid w:val="00744F7F"/>
    <w:rsid w:val="0075428D"/>
    <w:rsid w:val="007574CF"/>
    <w:rsid w:val="0076140F"/>
    <w:rsid w:val="00767821"/>
    <w:rsid w:val="00771E00"/>
    <w:rsid w:val="00771E09"/>
    <w:rsid w:val="00777656"/>
    <w:rsid w:val="00781EDC"/>
    <w:rsid w:val="007835FC"/>
    <w:rsid w:val="00786FA6"/>
    <w:rsid w:val="00794E70"/>
    <w:rsid w:val="00796F67"/>
    <w:rsid w:val="007A5395"/>
    <w:rsid w:val="007A7423"/>
    <w:rsid w:val="007A7C4B"/>
    <w:rsid w:val="007B17FA"/>
    <w:rsid w:val="007B4C4B"/>
    <w:rsid w:val="007B5D9A"/>
    <w:rsid w:val="007B5F4A"/>
    <w:rsid w:val="007B72C1"/>
    <w:rsid w:val="007C1C3E"/>
    <w:rsid w:val="007C7B26"/>
    <w:rsid w:val="007D2A6B"/>
    <w:rsid w:val="007D6058"/>
    <w:rsid w:val="007D7FC7"/>
    <w:rsid w:val="00800D30"/>
    <w:rsid w:val="0081404E"/>
    <w:rsid w:val="00815DC9"/>
    <w:rsid w:val="0081789F"/>
    <w:rsid w:val="00830483"/>
    <w:rsid w:val="00842B60"/>
    <w:rsid w:val="00842CFD"/>
    <w:rsid w:val="00850296"/>
    <w:rsid w:val="008631B2"/>
    <w:rsid w:val="0086703B"/>
    <w:rsid w:val="00874507"/>
    <w:rsid w:val="008952DE"/>
    <w:rsid w:val="008A0AAE"/>
    <w:rsid w:val="008A16FB"/>
    <w:rsid w:val="008A4150"/>
    <w:rsid w:val="008B3411"/>
    <w:rsid w:val="008B52F6"/>
    <w:rsid w:val="008B5554"/>
    <w:rsid w:val="008B570D"/>
    <w:rsid w:val="008C0183"/>
    <w:rsid w:val="008C0597"/>
    <w:rsid w:val="008C6BD0"/>
    <w:rsid w:val="008D2730"/>
    <w:rsid w:val="008D2FF8"/>
    <w:rsid w:val="008E3403"/>
    <w:rsid w:val="008E45EA"/>
    <w:rsid w:val="008E5E9A"/>
    <w:rsid w:val="008E7C02"/>
    <w:rsid w:val="008F0D6B"/>
    <w:rsid w:val="008F66DA"/>
    <w:rsid w:val="009033AC"/>
    <w:rsid w:val="009046CE"/>
    <w:rsid w:val="00911325"/>
    <w:rsid w:val="00912833"/>
    <w:rsid w:val="009164F0"/>
    <w:rsid w:val="009212DD"/>
    <w:rsid w:val="00925D6A"/>
    <w:rsid w:val="009330C3"/>
    <w:rsid w:val="0094118E"/>
    <w:rsid w:val="00943853"/>
    <w:rsid w:val="009658B5"/>
    <w:rsid w:val="00967F92"/>
    <w:rsid w:val="0097126B"/>
    <w:rsid w:val="009756B9"/>
    <w:rsid w:val="00982146"/>
    <w:rsid w:val="009829B4"/>
    <w:rsid w:val="00985857"/>
    <w:rsid w:val="00986E9B"/>
    <w:rsid w:val="00995185"/>
    <w:rsid w:val="00996433"/>
    <w:rsid w:val="009A5956"/>
    <w:rsid w:val="009A6A2E"/>
    <w:rsid w:val="009B232A"/>
    <w:rsid w:val="009B4D29"/>
    <w:rsid w:val="009C1E68"/>
    <w:rsid w:val="009C766A"/>
    <w:rsid w:val="009C7898"/>
    <w:rsid w:val="009D1B33"/>
    <w:rsid w:val="009D281F"/>
    <w:rsid w:val="009D2E92"/>
    <w:rsid w:val="009D488B"/>
    <w:rsid w:val="009D48EC"/>
    <w:rsid w:val="009E0208"/>
    <w:rsid w:val="009E08F2"/>
    <w:rsid w:val="009E391A"/>
    <w:rsid w:val="009E4ACB"/>
    <w:rsid w:val="009F36EA"/>
    <w:rsid w:val="00A05FE1"/>
    <w:rsid w:val="00A06E7A"/>
    <w:rsid w:val="00A12299"/>
    <w:rsid w:val="00A136CA"/>
    <w:rsid w:val="00A1484D"/>
    <w:rsid w:val="00A2072B"/>
    <w:rsid w:val="00A24882"/>
    <w:rsid w:val="00A3044E"/>
    <w:rsid w:val="00A34262"/>
    <w:rsid w:val="00A446C4"/>
    <w:rsid w:val="00A521CC"/>
    <w:rsid w:val="00A523B3"/>
    <w:rsid w:val="00A52487"/>
    <w:rsid w:val="00A5321F"/>
    <w:rsid w:val="00A54AE6"/>
    <w:rsid w:val="00A5504D"/>
    <w:rsid w:val="00A574F3"/>
    <w:rsid w:val="00A72272"/>
    <w:rsid w:val="00A74246"/>
    <w:rsid w:val="00A92413"/>
    <w:rsid w:val="00A93D50"/>
    <w:rsid w:val="00A9634F"/>
    <w:rsid w:val="00AA43B9"/>
    <w:rsid w:val="00AA765D"/>
    <w:rsid w:val="00AB24FC"/>
    <w:rsid w:val="00AB2B2B"/>
    <w:rsid w:val="00AB55CD"/>
    <w:rsid w:val="00AB5767"/>
    <w:rsid w:val="00AD0506"/>
    <w:rsid w:val="00AD06E8"/>
    <w:rsid w:val="00AD4EF3"/>
    <w:rsid w:val="00AD6000"/>
    <w:rsid w:val="00AF0946"/>
    <w:rsid w:val="00B008F4"/>
    <w:rsid w:val="00B07B95"/>
    <w:rsid w:val="00B15336"/>
    <w:rsid w:val="00B20518"/>
    <w:rsid w:val="00B20833"/>
    <w:rsid w:val="00B24693"/>
    <w:rsid w:val="00B24CF7"/>
    <w:rsid w:val="00B2516C"/>
    <w:rsid w:val="00B26244"/>
    <w:rsid w:val="00B27706"/>
    <w:rsid w:val="00B27779"/>
    <w:rsid w:val="00B30D2A"/>
    <w:rsid w:val="00B33281"/>
    <w:rsid w:val="00B35B83"/>
    <w:rsid w:val="00B364E8"/>
    <w:rsid w:val="00B404DD"/>
    <w:rsid w:val="00B46E39"/>
    <w:rsid w:val="00B46EE4"/>
    <w:rsid w:val="00B55187"/>
    <w:rsid w:val="00B56357"/>
    <w:rsid w:val="00B6273F"/>
    <w:rsid w:val="00B6316D"/>
    <w:rsid w:val="00B659F4"/>
    <w:rsid w:val="00B7077A"/>
    <w:rsid w:val="00B73860"/>
    <w:rsid w:val="00B73C6D"/>
    <w:rsid w:val="00B77CDE"/>
    <w:rsid w:val="00B811E6"/>
    <w:rsid w:val="00B82CF2"/>
    <w:rsid w:val="00B914C3"/>
    <w:rsid w:val="00B94050"/>
    <w:rsid w:val="00B94CBA"/>
    <w:rsid w:val="00B95055"/>
    <w:rsid w:val="00BA11B4"/>
    <w:rsid w:val="00BA2BBB"/>
    <w:rsid w:val="00BA3951"/>
    <w:rsid w:val="00BA6467"/>
    <w:rsid w:val="00BB00D0"/>
    <w:rsid w:val="00BB0850"/>
    <w:rsid w:val="00BB7169"/>
    <w:rsid w:val="00BB7D2B"/>
    <w:rsid w:val="00BF0606"/>
    <w:rsid w:val="00BF1906"/>
    <w:rsid w:val="00BF1912"/>
    <w:rsid w:val="00C00A34"/>
    <w:rsid w:val="00C039CC"/>
    <w:rsid w:val="00C0741D"/>
    <w:rsid w:val="00C07BDE"/>
    <w:rsid w:val="00C10ED2"/>
    <w:rsid w:val="00C16D26"/>
    <w:rsid w:val="00C2547C"/>
    <w:rsid w:val="00C329A1"/>
    <w:rsid w:val="00C36470"/>
    <w:rsid w:val="00C3669B"/>
    <w:rsid w:val="00C37208"/>
    <w:rsid w:val="00C37A18"/>
    <w:rsid w:val="00C44D05"/>
    <w:rsid w:val="00C45ACF"/>
    <w:rsid w:val="00C5294A"/>
    <w:rsid w:val="00C6411B"/>
    <w:rsid w:val="00C65196"/>
    <w:rsid w:val="00C6669E"/>
    <w:rsid w:val="00C72CB2"/>
    <w:rsid w:val="00C7412A"/>
    <w:rsid w:val="00C91AB5"/>
    <w:rsid w:val="00C96747"/>
    <w:rsid w:val="00CA2952"/>
    <w:rsid w:val="00CA702A"/>
    <w:rsid w:val="00CB3F72"/>
    <w:rsid w:val="00CB6FCB"/>
    <w:rsid w:val="00CC23FE"/>
    <w:rsid w:val="00CC27B0"/>
    <w:rsid w:val="00CD1007"/>
    <w:rsid w:val="00CD227A"/>
    <w:rsid w:val="00CD2FD7"/>
    <w:rsid w:val="00CD5050"/>
    <w:rsid w:val="00CD64B4"/>
    <w:rsid w:val="00CE1348"/>
    <w:rsid w:val="00CE3BB2"/>
    <w:rsid w:val="00CF56E0"/>
    <w:rsid w:val="00D01027"/>
    <w:rsid w:val="00D04C33"/>
    <w:rsid w:val="00D07261"/>
    <w:rsid w:val="00D146A2"/>
    <w:rsid w:val="00D178AB"/>
    <w:rsid w:val="00D2157E"/>
    <w:rsid w:val="00D25EE8"/>
    <w:rsid w:val="00D30297"/>
    <w:rsid w:val="00D31E03"/>
    <w:rsid w:val="00D33F77"/>
    <w:rsid w:val="00D41F48"/>
    <w:rsid w:val="00D43E55"/>
    <w:rsid w:val="00D460EC"/>
    <w:rsid w:val="00D47563"/>
    <w:rsid w:val="00D54B4C"/>
    <w:rsid w:val="00D61C56"/>
    <w:rsid w:val="00D61E62"/>
    <w:rsid w:val="00D62139"/>
    <w:rsid w:val="00D64C1B"/>
    <w:rsid w:val="00D710FB"/>
    <w:rsid w:val="00D71409"/>
    <w:rsid w:val="00D72624"/>
    <w:rsid w:val="00D80EA1"/>
    <w:rsid w:val="00D81944"/>
    <w:rsid w:val="00DA24D3"/>
    <w:rsid w:val="00DB0DF1"/>
    <w:rsid w:val="00DB19EB"/>
    <w:rsid w:val="00DB4F81"/>
    <w:rsid w:val="00DC0FF2"/>
    <w:rsid w:val="00DD0106"/>
    <w:rsid w:val="00DE388E"/>
    <w:rsid w:val="00DE4245"/>
    <w:rsid w:val="00DF2202"/>
    <w:rsid w:val="00DF253F"/>
    <w:rsid w:val="00DF4563"/>
    <w:rsid w:val="00E01979"/>
    <w:rsid w:val="00E02B4C"/>
    <w:rsid w:val="00E04E57"/>
    <w:rsid w:val="00E061F8"/>
    <w:rsid w:val="00E115F5"/>
    <w:rsid w:val="00E14F5D"/>
    <w:rsid w:val="00E1558C"/>
    <w:rsid w:val="00E16471"/>
    <w:rsid w:val="00E21E3B"/>
    <w:rsid w:val="00E25556"/>
    <w:rsid w:val="00E25860"/>
    <w:rsid w:val="00E30174"/>
    <w:rsid w:val="00E30FCD"/>
    <w:rsid w:val="00E34120"/>
    <w:rsid w:val="00E408E0"/>
    <w:rsid w:val="00E40ADE"/>
    <w:rsid w:val="00E413C8"/>
    <w:rsid w:val="00E41481"/>
    <w:rsid w:val="00E41AD9"/>
    <w:rsid w:val="00E45CDD"/>
    <w:rsid w:val="00E50F60"/>
    <w:rsid w:val="00E51A71"/>
    <w:rsid w:val="00E558D6"/>
    <w:rsid w:val="00E55BDB"/>
    <w:rsid w:val="00E645EB"/>
    <w:rsid w:val="00E73465"/>
    <w:rsid w:val="00E74207"/>
    <w:rsid w:val="00E83219"/>
    <w:rsid w:val="00E84302"/>
    <w:rsid w:val="00E901B3"/>
    <w:rsid w:val="00E924C3"/>
    <w:rsid w:val="00E95C40"/>
    <w:rsid w:val="00E95E22"/>
    <w:rsid w:val="00E97970"/>
    <w:rsid w:val="00EA2A55"/>
    <w:rsid w:val="00EA5626"/>
    <w:rsid w:val="00EB070C"/>
    <w:rsid w:val="00EB202B"/>
    <w:rsid w:val="00EB2D6B"/>
    <w:rsid w:val="00EB41C2"/>
    <w:rsid w:val="00EC0493"/>
    <w:rsid w:val="00EC53E3"/>
    <w:rsid w:val="00EC734F"/>
    <w:rsid w:val="00EE1F4F"/>
    <w:rsid w:val="00EE2CF5"/>
    <w:rsid w:val="00EE3BA2"/>
    <w:rsid w:val="00EF135C"/>
    <w:rsid w:val="00EF7D56"/>
    <w:rsid w:val="00F0464E"/>
    <w:rsid w:val="00F113E4"/>
    <w:rsid w:val="00F16722"/>
    <w:rsid w:val="00F25539"/>
    <w:rsid w:val="00F31B38"/>
    <w:rsid w:val="00F56D3D"/>
    <w:rsid w:val="00F57907"/>
    <w:rsid w:val="00F63419"/>
    <w:rsid w:val="00F63F47"/>
    <w:rsid w:val="00F64432"/>
    <w:rsid w:val="00F75590"/>
    <w:rsid w:val="00F76C1F"/>
    <w:rsid w:val="00F81258"/>
    <w:rsid w:val="00F82A16"/>
    <w:rsid w:val="00F840E7"/>
    <w:rsid w:val="00F84E08"/>
    <w:rsid w:val="00F9155D"/>
    <w:rsid w:val="00F92398"/>
    <w:rsid w:val="00F93E42"/>
    <w:rsid w:val="00F9472D"/>
    <w:rsid w:val="00F96566"/>
    <w:rsid w:val="00FA53C2"/>
    <w:rsid w:val="00FB09C8"/>
    <w:rsid w:val="00FC3BF3"/>
    <w:rsid w:val="00FC5272"/>
    <w:rsid w:val="00FC67C8"/>
    <w:rsid w:val="00FD17DB"/>
    <w:rsid w:val="00FD2B4A"/>
    <w:rsid w:val="00FE18B4"/>
    <w:rsid w:val="00FE4002"/>
    <w:rsid w:val="00FE5723"/>
    <w:rsid w:val="00FE65FC"/>
    <w:rsid w:val="00FF50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4DD249"/>
  <w15:chartTrackingRefBased/>
  <w15:docId w15:val="{B982D14C-DD69-4A4B-94E2-89CB0EA2C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0D0"/>
    <w:rPr>
      <w:rFonts w:ascii="Times New Roman" w:hAnsi="Times New Roman"/>
      <w:sz w:val="24"/>
    </w:rPr>
  </w:style>
  <w:style w:type="paragraph" w:styleId="Heading1">
    <w:name w:val="heading 1"/>
    <w:basedOn w:val="Normal"/>
    <w:next w:val="Normal"/>
    <w:link w:val="Heading1Char"/>
    <w:uiPriority w:val="9"/>
    <w:qFormat/>
    <w:rsid w:val="00BB7D2B"/>
    <w:pPr>
      <w:keepNext/>
      <w:keepLines/>
      <w:spacing w:before="240" w:after="0"/>
      <w:outlineLvl w:val="0"/>
    </w:pPr>
    <w:rPr>
      <w:rFonts w:eastAsiaTheme="majorEastAsia" w:cstheme="majorBidi"/>
      <w:b/>
      <w:kern w:val="0"/>
      <w:sz w:val="32"/>
      <w:szCs w:val="32"/>
      <w14:ligatures w14:val="none"/>
    </w:rPr>
  </w:style>
  <w:style w:type="paragraph" w:styleId="Heading2">
    <w:name w:val="heading 2"/>
    <w:basedOn w:val="Normal"/>
    <w:next w:val="Normal"/>
    <w:link w:val="Heading2Char"/>
    <w:uiPriority w:val="9"/>
    <w:unhideWhenUsed/>
    <w:qFormat/>
    <w:rsid w:val="008952DE"/>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AB2B2B"/>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F0464E"/>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5B2D"/>
    <w:rPr>
      <w:color w:val="0563C1" w:themeColor="hyperlink"/>
      <w:u w:val="single"/>
    </w:rPr>
  </w:style>
  <w:style w:type="character" w:customStyle="1" w:styleId="UnresolvedMention1">
    <w:name w:val="Unresolved Mention1"/>
    <w:basedOn w:val="DefaultParagraphFont"/>
    <w:uiPriority w:val="99"/>
    <w:semiHidden/>
    <w:unhideWhenUsed/>
    <w:rsid w:val="00365B2D"/>
    <w:rPr>
      <w:color w:val="605E5C"/>
      <w:shd w:val="clear" w:color="auto" w:fill="E1DFDD"/>
    </w:rPr>
  </w:style>
  <w:style w:type="paragraph" w:styleId="ListParagraph">
    <w:name w:val="List Paragraph"/>
    <w:basedOn w:val="Normal"/>
    <w:uiPriority w:val="34"/>
    <w:qFormat/>
    <w:rsid w:val="00B20518"/>
    <w:pPr>
      <w:ind w:left="720"/>
      <w:contextualSpacing/>
    </w:pPr>
  </w:style>
  <w:style w:type="table" w:styleId="TableGrid">
    <w:name w:val="Table Grid"/>
    <w:basedOn w:val="TableNormal"/>
    <w:uiPriority w:val="39"/>
    <w:rsid w:val="00AA7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0A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0A34"/>
    <w:rPr>
      <w:sz w:val="20"/>
      <w:szCs w:val="20"/>
    </w:rPr>
  </w:style>
  <w:style w:type="character" w:styleId="FootnoteReference">
    <w:name w:val="footnote reference"/>
    <w:basedOn w:val="DefaultParagraphFont"/>
    <w:uiPriority w:val="99"/>
    <w:semiHidden/>
    <w:unhideWhenUsed/>
    <w:rsid w:val="00C00A34"/>
    <w:rPr>
      <w:vertAlign w:val="superscript"/>
    </w:rPr>
  </w:style>
  <w:style w:type="character" w:customStyle="1" w:styleId="Heading1Char">
    <w:name w:val="Heading 1 Char"/>
    <w:basedOn w:val="DefaultParagraphFont"/>
    <w:link w:val="Heading1"/>
    <w:uiPriority w:val="9"/>
    <w:rsid w:val="00BB7D2B"/>
    <w:rPr>
      <w:rFonts w:ascii="Times New Roman" w:eastAsiaTheme="majorEastAsia" w:hAnsi="Times New Roman" w:cstheme="majorBidi"/>
      <w:b/>
      <w:kern w:val="0"/>
      <w:sz w:val="32"/>
      <w:szCs w:val="32"/>
      <w14:ligatures w14:val="none"/>
    </w:rPr>
  </w:style>
  <w:style w:type="paragraph" w:styleId="Bibliography">
    <w:name w:val="Bibliography"/>
    <w:basedOn w:val="Normal"/>
    <w:next w:val="Normal"/>
    <w:uiPriority w:val="37"/>
    <w:unhideWhenUsed/>
    <w:rsid w:val="00C00A34"/>
    <w:pPr>
      <w:spacing w:after="240" w:line="240" w:lineRule="auto"/>
      <w:ind w:left="720" w:hanging="720"/>
    </w:pPr>
  </w:style>
  <w:style w:type="paragraph" w:styleId="Header">
    <w:name w:val="header"/>
    <w:basedOn w:val="Normal"/>
    <w:link w:val="HeaderChar"/>
    <w:uiPriority w:val="99"/>
    <w:unhideWhenUsed/>
    <w:rsid w:val="009D2E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E92"/>
  </w:style>
  <w:style w:type="paragraph" w:styleId="Footer">
    <w:name w:val="footer"/>
    <w:basedOn w:val="Normal"/>
    <w:link w:val="FooterChar"/>
    <w:uiPriority w:val="99"/>
    <w:unhideWhenUsed/>
    <w:rsid w:val="009D2E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E92"/>
  </w:style>
  <w:style w:type="paragraph" w:styleId="Title">
    <w:name w:val="Title"/>
    <w:basedOn w:val="Normal"/>
    <w:next w:val="Normal"/>
    <w:link w:val="TitleChar"/>
    <w:uiPriority w:val="10"/>
    <w:qFormat/>
    <w:rsid w:val="009D2E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2E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2D4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12D47"/>
    <w:rPr>
      <w:rFonts w:eastAsiaTheme="minorEastAsia"/>
      <w:color w:val="5A5A5A" w:themeColor="text1" w:themeTint="A5"/>
      <w:spacing w:val="15"/>
    </w:rPr>
  </w:style>
  <w:style w:type="paragraph" w:styleId="TOCHeading">
    <w:name w:val="TOC Heading"/>
    <w:basedOn w:val="Heading1"/>
    <w:next w:val="Normal"/>
    <w:uiPriority w:val="39"/>
    <w:unhideWhenUsed/>
    <w:qFormat/>
    <w:rsid w:val="00712D47"/>
    <w:pPr>
      <w:outlineLvl w:val="9"/>
    </w:pPr>
  </w:style>
  <w:style w:type="paragraph" w:styleId="TOC1">
    <w:name w:val="toc 1"/>
    <w:basedOn w:val="Normal"/>
    <w:next w:val="Normal"/>
    <w:autoRedefine/>
    <w:uiPriority w:val="39"/>
    <w:unhideWhenUsed/>
    <w:rsid w:val="00CE1348"/>
    <w:pPr>
      <w:tabs>
        <w:tab w:val="right" w:leader="dot" w:pos="9016"/>
      </w:tabs>
      <w:spacing w:after="100" w:line="360" w:lineRule="auto"/>
      <w:jc w:val="both"/>
    </w:pPr>
  </w:style>
  <w:style w:type="character" w:customStyle="1" w:styleId="Heading2Char">
    <w:name w:val="Heading 2 Char"/>
    <w:basedOn w:val="DefaultParagraphFont"/>
    <w:link w:val="Heading2"/>
    <w:uiPriority w:val="9"/>
    <w:rsid w:val="008952DE"/>
    <w:rPr>
      <w:rFonts w:ascii="Times New Roman" w:eastAsiaTheme="majorEastAsia" w:hAnsi="Times New Roman" w:cstheme="majorBidi"/>
      <w:b/>
      <w:color w:val="000000" w:themeColor="text1"/>
      <w:sz w:val="28"/>
      <w:szCs w:val="26"/>
    </w:rPr>
  </w:style>
  <w:style w:type="paragraph" w:styleId="TOC2">
    <w:name w:val="toc 2"/>
    <w:basedOn w:val="Normal"/>
    <w:next w:val="Normal"/>
    <w:autoRedefine/>
    <w:uiPriority w:val="39"/>
    <w:unhideWhenUsed/>
    <w:rsid w:val="00597B54"/>
    <w:pPr>
      <w:tabs>
        <w:tab w:val="left" w:pos="880"/>
        <w:tab w:val="right" w:leader="dot" w:pos="9016"/>
      </w:tabs>
      <w:spacing w:after="100" w:line="360" w:lineRule="auto"/>
      <w:ind w:left="220"/>
      <w:jc w:val="both"/>
    </w:pPr>
  </w:style>
  <w:style w:type="character" w:customStyle="1" w:styleId="Heading3Char">
    <w:name w:val="Heading 3 Char"/>
    <w:basedOn w:val="DefaultParagraphFont"/>
    <w:link w:val="Heading3"/>
    <w:uiPriority w:val="9"/>
    <w:rsid w:val="00AB2B2B"/>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AD06E8"/>
    <w:pPr>
      <w:tabs>
        <w:tab w:val="left" w:pos="1320"/>
        <w:tab w:val="right" w:leader="dot" w:pos="9016"/>
      </w:tabs>
      <w:spacing w:after="100" w:line="360" w:lineRule="auto"/>
      <w:ind w:left="440"/>
    </w:pPr>
  </w:style>
  <w:style w:type="paragraph" w:styleId="Caption">
    <w:name w:val="caption"/>
    <w:basedOn w:val="Normal"/>
    <w:next w:val="Normal"/>
    <w:uiPriority w:val="35"/>
    <w:unhideWhenUsed/>
    <w:qFormat/>
    <w:rsid w:val="004B15D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B15DA"/>
    <w:pPr>
      <w:spacing w:after="0"/>
    </w:pPr>
  </w:style>
  <w:style w:type="character" w:customStyle="1" w:styleId="Heading4Char">
    <w:name w:val="Heading 4 Char"/>
    <w:basedOn w:val="DefaultParagraphFont"/>
    <w:link w:val="Heading4"/>
    <w:uiPriority w:val="9"/>
    <w:rsid w:val="00F0464E"/>
    <w:rPr>
      <w:rFonts w:ascii="Times New Roman" w:eastAsiaTheme="majorEastAsia" w:hAnsi="Times New Roman" w:cstheme="majorBidi"/>
      <w:b/>
      <w:iCs/>
      <w:sz w:val="24"/>
    </w:rPr>
  </w:style>
  <w:style w:type="table" w:customStyle="1" w:styleId="TableGrid1">
    <w:name w:val="Table Grid1"/>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31B38"/>
    <w:pPr>
      <w:spacing w:after="100"/>
      <w:ind w:left="660"/>
    </w:pPr>
    <w:rPr>
      <w:rFonts w:asciiTheme="minorHAnsi" w:eastAsiaTheme="minorEastAsia" w:hAnsiTheme="minorHAnsi"/>
      <w:kern w:val="0"/>
      <w:sz w:val="22"/>
      <w14:ligatures w14:val="none"/>
    </w:rPr>
  </w:style>
  <w:style w:type="paragraph" w:styleId="TOC5">
    <w:name w:val="toc 5"/>
    <w:basedOn w:val="Normal"/>
    <w:next w:val="Normal"/>
    <w:autoRedefine/>
    <w:uiPriority w:val="39"/>
    <w:unhideWhenUsed/>
    <w:rsid w:val="00F31B38"/>
    <w:pPr>
      <w:spacing w:after="100"/>
      <w:ind w:left="880"/>
    </w:pPr>
    <w:rPr>
      <w:rFonts w:asciiTheme="minorHAnsi" w:eastAsiaTheme="minorEastAsia" w:hAnsiTheme="minorHAnsi"/>
      <w:kern w:val="0"/>
      <w:sz w:val="22"/>
      <w14:ligatures w14:val="none"/>
    </w:rPr>
  </w:style>
  <w:style w:type="paragraph" w:styleId="TOC6">
    <w:name w:val="toc 6"/>
    <w:basedOn w:val="Normal"/>
    <w:next w:val="Normal"/>
    <w:autoRedefine/>
    <w:uiPriority w:val="39"/>
    <w:unhideWhenUsed/>
    <w:rsid w:val="00F31B38"/>
    <w:pPr>
      <w:spacing w:after="100"/>
      <w:ind w:left="1100"/>
    </w:pPr>
    <w:rPr>
      <w:rFonts w:asciiTheme="minorHAnsi" w:eastAsiaTheme="minorEastAsia" w:hAnsiTheme="minorHAnsi"/>
      <w:kern w:val="0"/>
      <w:sz w:val="22"/>
      <w14:ligatures w14:val="none"/>
    </w:rPr>
  </w:style>
  <w:style w:type="paragraph" w:styleId="TOC7">
    <w:name w:val="toc 7"/>
    <w:basedOn w:val="Normal"/>
    <w:next w:val="Normal"/>
    <w:autoRedefine/>
    <w:uiPriority w:val="39"/>
    <w:unhideWhenUsed/>
    <w:rsid w:val="00F31B38"/>
    <w:pPr>
      <w:spacing w:after="100"/>
      <w:ind w:left="1320"/>
    </w:pPr>
    <w:rPr>
      <w:rFonts w:asciiTheme="minorHAnsi" w:eastAsiaTheme="minorEastAsia" w:hAnsiTheme="minorHAnsi"/>
      <w:kern w:val="0"/>
      <w:sz w:val="22"/>
      <w14:ligatures w14:val="none"/>
    </w:rPr>
  </w:style>
  <w:style w:type="paragraph" w:styleId="TOC8">
    <w:name w:val="toc 8"/>
    <w:basedOn w:val="Normal"/>
    <w:next w:val="Normal"/>
    <w:autoRedefine/>
    <w:uiPriority w:val="39"/>
    <w:unhideWhenUsed/>
    <w:rsid w:val="00F31B38"/>
    <w:pPr>
      <w:spacing w:after="100"/>
      <w:ind w:left="1540"/>
    </w:pPr>
    <w:rPr>
      <w:rFonts w:asciiTheme="minorHAnsi" w:eastAsiaTheme="minorEastAsia" w:hAnsiTheme="minorHAnsi"/>
      <w:kern w:val="0"/>
      <w:sz w:val="22"/>
      <w14:ligatures w14:val="none"/>
    </w:rPr>
  </w:style>
  <w:style w:type="paragraph" w:styleId="TOC9">
    <w:name w:val="toc 9"/>
    <w:basedOn w:val="Normal"/>
    <w:next w:val="Normal"/>
    <w:autoRedefine/>
    <w:uiPriority w:val="39"/>
    <w:unhideWhenUsed/>
    <w:rsid w:val="00F31B38"/>
    <w:pPr>
      <w:spacing w:after="100"/>
      <w:ind w:left="1760"/>
    </w:pPr>
    <w:rPr>
      <w:rFonts w:asciiTheme="minorHAnsi" w:eastAsiaTheme="minorEastAsia" w:hAnsiTheme="minorHAnsi"/>
      <w:kern w:val="0"/>
      <w:sz w:val="22"/>
      <w14:ligatures w14:val="none"/>
    </w:rPr>
  </w:style>
  <w:style w:type="paragraph" w:styleId="NormalWeb">
    <w:name w:val="Normal (Web)"/>
    <w:basedOn w:val="Normal"/>
    <w:uiPriority w:val="99"/>
    <w:semiHidden/>
    <w:unhideWhenUsed/>
    <w:rsid w:val="00B27706"/>
    <w:pPr>
      <w:spacing w:before="100" w:beforeAutospacing="1" w:after="100" w:afterAutospacing="1" w:line="240" w:lineRule="auto"/>
    </w:pPr>
    <w:rPr>
      <w:rFonts w:eastAsia="Times New Roman" w:cs="Times New Roman"/>
      <w:kern w:val="0"/>
      <w:szCs w:val="24"/>
      <w14:ligatures w14:val="none"/>
    </w:rPr>
  </w:style>
  <w:style w:type="character" w:styleId="FollowedHyperlink">
    <w:name w:val="FollowedHyperlink"/>
    <w:basedOn w:val="DefaultParagraphFont"/>
    <w:uiPriority w:val="99"/>
    <w:semiHidden/>
    <w:unhideWhenUsed/>
    <w:rsid w:val="009D28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869668">
      <w:bodyDiv w:val="1"/>
      <w:marLeft w:val="0"/>
      <w:marRight w:val="0"/>
      <w:marTop w:val="0"/>
      <w:marBottom w:val="0"/>
      <w:divBdr>
        <w:top w:val="none" w:sz="0" w:space="0" w:color="auto"/>
        <w:left w:val="none" w:sz="0" w:space="0" w:color="auto"/>
        <w:bottom w:val="none" w:sz="0" w:space="0" w:color="auto"/>
        <w:right w:val="none" w:sz="0" w:space="0" w:color="auto"/>
      </w:divBdr>
    </w:div>
    <w:div w:id="255288003">
      <w:bodyDiv w:val="1"/>
      <w:marLeft w:val="0"/>
      <w:marRight w:val="0"/>
      <w:marTop w:val="0"/>
      <w:marBottom w:val="0"/>
      <w:divBdr>
        <w:top w:val="none" w:sz="0" w:space="0" w:color="auto"/>
        <w:left w:val="none" w:sz="0" w:space="0" w:color="auto"/>
        <w:bottom w:val="none" w:sz="0" w:space="0" w:color="auto"/>
        <w:right w:val="none" w:sz="0" w:space="0" w:color="auto"/>
      </w:divBdr>
    </w:div>
    <w:div w:id="469320883">
      <w:bodyDiv w:val="1"/>
      <w:marLeft w:val="0"/>
      <w:marRight w:val="0"/>
      <w:marTop w:val="0"/>
      <w:marBottom w:val="0"/>
      <w:divBdr>
        <w:top w:val="none" w:sz="0" w:space="0" w:color="auto"/>
        <w:left w:val="none" w:sz="0" w:space="0" w:color="auto"/>
        <w:bottom w:val="none" w:sz="0" w:space="0" w:color="auto"/>
        <w:right w:val="none" w:sz="0" w:space="0" w:color="auto"/>
      </w:divBdr>
    </w:div>
    <w:div w:id="669220024">
      <w:bodyDiv w:val="1"/>
      <w:marLeft w:val="0"/>
      <w:marRight w:val="0"/>
      <w:marTop w:val="0"/>
      <w:marBottom w:val="0"/>
      <w:divBdr>
        <w:top w:val="none" w:sz="0" w:space="0" w:color="auto"/>
        <w:left w:val="none" w:sz="0" w:space="0" w:color="auto"/>
        <w:bottom w:val="none" w:sz="0" w:space="0" w:color="auto"/>
        <w:right w:val="none" w:sz="0" w:space="0" w:color="auto"/>
      </w:divBdr>
    </w:div>
    <w:div w:id="742332385">
      <w:bodyDiv w:val="1"/>
      <w:marLeft w:val="0"/>
      <w:marRight w:val="0"/>
      <w:marTop w:val="0"/>
      <w:marBottom w:val="0"/>
      <w:divBdr>
        <w:top w:val="none" w:sz="0" w:space="0" w:color="auto"/>
        <w:left w:val="none" w:sz="0" w:space="0" w:color="auto"/>
        <w:bottom w:val="none" w:sz="0" w:space="0" w:color="auto"/>
        <w:right w:val="none" w:sz="0" w:space="0" w:color="auto"/>
      </w:divBdr>
    </w:div>
    <w:div w:id="851332470">
      <w:bodyDiv w:val="1"/>
      <w:marLeft w:val="0"/>
      <w:marRight w:val="0"/>
      <w:marTop w:val="0"/>
      <w:marBottom w:val="0"/>
      <w:divBdr>
        <w:top w:val="none" w:sz="0" w:space="0" w:color="auto"/>
        <w:left w:val="none" w:sz="0" w:space="0" w:color="auto"/>
        <w:bottom w:val="none" w:sz="0" w:space="0" w:color="auto"/>
        <w:right w:val="none" w:sz="0" w:space="0" w:color="auto"/>
      </w:divBdr>
    </w:div>
    <w:div w:id="874076693">
      <w:bodyDiv w:val="1"/>
      <w:marLeft w:val="0"/>
      <w:marRight w:val="0"/>
      <w:marTop w:val="0"/>
      <w:marBottom w:val="0"/>
      <w:divBdr>
        <w:top w:val="none" w:sz="0" w:space="0" w:color="auto"/>
        <w:left w:val="none" w:sz="0" w:space="0" w:color="auto"/>
        <w:bottom w:val="none" w:sz="0" w:space="0" w:color="auto"/>
        <w:right w:val="none" w:sz="0" w:space="0" w:color="auto"/>
      </w:divBdr>
    </w:div>
    <w:div w:id="1093354112">
      <w:bodyDiv w:val="1"/>
      <w:marLeft w:val="0"/>
      <w:marRight w:val="0"/>
      <w:marTop w:val="0"/>
      <w:marBottom w:val="0"/>
      <w:divBdr>
        <w:top w:val="none" w:sz="0" w:space="0" w:color="auto"/>
        <w:left w:val="none" w:sz="0" w:space="0" w:color="auto"/>
        <w:bottom w:val="none" w:sz="0" w:space="0" w:color="auto"/>
        <w:right w:val="none" w:sz="0" w:space="0" w:color="auto"/>
      </w:divBdr>
    </w:div>
    <w:div w:id="1115095995">
      <w:bodyDiv w:val="1"/>
      <w:marLeft w:val="0"/>
      <w:marRight w:val="0"/>
      <w:marTop w:val="0"/>
      <w:marBottom w:val="0"/>
      <w:divBdr>
        <w:top w:val="none" w:sz="0" w:space="0" w:color="auto"/>
        <w:left w:val="none" w:sz="0" w:space="0" w:color="auto"/>
        <w:bottom w:val="none" w:sz="0" w:space="0" w:color="auto"/>
        <w:right w:val="none" w:sz="0" w:space="0" w:color="auto"/>
      </w:divBdr>
    </w:div>
    <w:div w:id="1118836781">
      <w:bodyDiv w:val="1"/>
      <w:marLeft w:val="0"/>
      <w:marRight w:val="0"/>
      <w:marTop w:val="0"/>
      <w:marBottom w:val="0"/>
      <w:divBdr>
        <w:top w:val="none" w:sz="0" w:space="0" w:color="auto"/>
        <w:left w:val="none" w:sz="0" w:space="0" w:color="auto"/>
        <w:bottom w:val="none" w:sz="0" w:space="0" w:color="auto"/>
        <w:right w:val="none" w:sz="0" w:space="0" w:color="auto"/>
      </w:divBdr>
    </w:div>
    <w:div w:id="1201699333">
      <w:bodyDiv w:val="1"/>
      <w:marLeft w:val="0"/>
      <w:marRight w:val="0"/>
      <w:marTop w:val="0"/>
      <w:marBottom w:val="0"/>
      <w:divBdr>
        <w:top w:val="none" w:sz="0" w:space="0" w:color="auto"/>
        <w:left w:val="none" w:sz="0" w:space="0" w:color="auto"/>
        <w:bottom w:val="none" w:sz="0" w:space="0" w:color="auto"/>
        <w:right w:val="none" w:sz="0" w:space="0" w:color="auto"/>
      </w:divBdr>
    </w:div>
    <w:div w:id="1453862738">
      <w:bodyDiv w:val="1"/>
      <w:marLeft w:val="0"/>
      <w:marRight w:val="0"/>
      <w:marTop w:val="0"/>
      <w:marBottom w:val="0"/>
      <w:divBdr>
        <w:top w:val="none" w:sz="0" w:space="0" w:color="auto"/>
        <w:left w:val="none" w:sz="0" w:space="0" w:color="auto"/>
        <w:bottom w:val="none" w:sz="0" w:space="0" w:color="auto"/>
        <w:right w:val="none" w:sz="0" w:space="0" w:color="auto"/>
      </w:divBdr>
      <w:divsChild>
        <w:div w:id="76829537">
          <w:marLeft w:val="-108"/>
          <w:marRight w:val="0"/>
          <w:marTop w:val="0"/>
          <w:marBottom w:val="0"/>
          <w:divBdr>
            <w:top w:val="none" w:sz="0" w:space="0" w:color="auto"/>
            <w:left w:val="none" w:sz="0" w:space="0" w:color="auto"/>
            <w:bottom w:val="none" w:sz="0" w:space="0" w:color="auto"/>
            <w:right w:val="none" w:sz="0" w:space="0" w:color="auto"/>
          </w:divBdr>
        </w:div>
        <w:div w:id="106395553">
          <w:marLeft w:val="-108"/>
          <w:marRight w:val="0"/>
          <w:marTop w:val="0"/>
          <w:marBottom w:val="0"/>
          <w:divBdr>
            <w:top w:val="none" w:sz="0" w:space="0" w:color="auto"/>
            <w:left w:val="none" w:sz="0" w:space="0" w:color="auto"/>
            <w:bottom w:val="none" w:sz="0" w:space="0" w:color="auto"/>
            <w:right w:val="none" w:sz="0" w:space="0" w:color="auto"/>
          </w:divBdr>
        </w:div>
        <w:div w:id="657726655">
          <w:marLeft w:val="-108"/>
          <w:marRight w:val="0"/>
          <w:marTop w:val="0"/>
          <w:marBottom w:val="0"/>
          <w:divBdr>
            <w:top w:val="none" w:sz="0" w:space="0" w:color="auto"/>
            <w:left w:val="none" w:sz="0" w:space="0" w:color="auto"/>
            <w:bottom w:val="none" w:sz="0" w:space="0" w:color="auto"/>
            <w:right w:val="none" w:sz="0" w:space="0" w:color="auto"/>
          </w:divBdr>
        </w:div>
        <w:div w:id="1677877444">
          <w:marLeft w:val="-108"/>
          <w:marRight w:val="0"/>
          <w:marTop w:val="0"/>
          <w:marBottom w:val="0"/>
          <w:divBdr>
            <w:top w:val="none" w:sz="0" w:space="0" w:color="auto"/>
            <w:left w:val="none" w:sz="0" w:space="0" w:color="auto"/>
            <w:bottom w:val="none" w:sz="0" w:space="0" w:color="auto"/>
            <w:right w:val="none" w:sz="0" w:space="0" w:color="auto"/>
          </w:divBdr>
        </w:div>
      </w:divsChild>
    </w:div>
    <w:div w:id="1490056492">
      <w:bodyDiv w:val="1"/>
      <w:marLeft w:val="0"/>
      <w:marRight w:val="0"/>
      <w:marTop w:val="0"/>
      <w:marBottom w:val="0"/>
      <w:divBdr>
        <w:top w:val="none" w:sz="0" w:space="0" w:color="auto"/>
        <w:left w:val="none" w:sz="0" w:space="0" w:color="auto"/>
        <w:bottom w:val="none" w:sz="0" w:space="0" w:color="auto"/>
        <w:right w:val="none" w:sz="0" w:space="0" w:color="auto"/>
      </w:divBdr>
      <w:divsChild>
        <w:div w:id="1177964352">
          <w:marLeft w:val="-108"/>
          <w:marRight w:val="0"/>
          <w:marTop w:val="0"/>
          <w:marBottom w:val="0"/>
          <w:divBdr>
            <w:top w:val="none" w:sz="0" w:space="0" w:color="auto"/>
            <w:left w:val="none" w:sz="0" w:space="0" w:color="auto"/>
            <w:bottom w:val="none" w:sz="0" w:space="0" w:color="auto"/>
            <w:right w:val="none" w:sz="0" w:space="0" w:color="auto"/>
          </w:divBdr>
        </w:div>
        <w:div w:id="1709179229">
          <w:marLeft w:val="-108"/>
          <w:marRight w:val="0"/>
          <w:marTop w:val="0"/>
          <w:marBottom w:val="0"/>
          <w:divBdr>
            <w:top w:val="none" w:sz="0" w:space="0" w:color="auto"/>
            <w:left w:val="none" w:sz="0" w:space="0" w:color="auto"/>
            <w:bottom w:val="none" w:sz="0" w:space="0" w:color="auto"/>
            <w:right w:val="none" w:sz="0" w:space="0" w:color="auto"/>
          </w:divBdr>
        </w:div>
        <w:div w:id="1877810707">
          <w:marLeft w:val="-108"/>
          <w:marRight w:val="0"/>
          <w:marTop w:val="0"/>
          <w:marBottom w:val="0"/>
          <w:divBdr>
            <w:top w:val="none" w:sz="0" w:space="0" w:color="auto"/>
            <w:left w:val="none" w:sz="0" w:space="0" w:color="auto"/>
            <w:bottom w:val="none" w:sz="0" w:space="0" w:color="auto"/>
            <w:right w:val="none" w:sz="0" w:space="0" w:color="auto"/>
          </w:divBdr>
        </w:div>
        <w:div w:id="2139058466">
          <w:marLeft w:val="-108"/>
          <w:marRight w:val="0"/>
          <w:marTop w:val="0"/>
          <w:marBottom w:val="0"/>
          <w:divBdr>
            <w:top w:val="none" w:sz="0" w:space="0" w:color="auto"/>
            <w:left w:val="none" w:sz="0" w:space="0" w:color="auto"/>
            <w:bottom w:val="none" w:sz="0" w:space="0" w:color="auto"/>
            <w:right w:val="none" w:sz="0" w:space="0" w:color="auto"/>
          </w:divBdr>
        </w:div>
      </w:divsChild>
    </w:div>
    <w:div w:id="1950551757">
      <w:bodyDiv w:val="1"/>
      <w:marLeft w:val="0"/>
      <w:marRight w:val="0"/>
      <w:marTop w:val="0"/>
      <w:marBottom w:val="0"/>
      <w:divBdr>
        <w:top w:val="none" w:sz="0" w:space="0" w:color="auto"/>
        <w:left w:val="none" w:sz="0" w:space="0" w:color="auto"/>
        <w:bottom w:val="none" w:sz="0" w:space="0" w:color="auto"/>
        <w:right w:val="none" w:sz="0" w:space="0" w:color="auto"/>
      </w:divBdr>
    </w:div>
    <w:div w:id="206768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hyperlink" Target="https://docs.google.com/forms/d/e/1FAIpQLScE3kQAOiwZD6v-Yrq7RUJVbnGbc0vnHLuZZAj9EYBqPz8Big/viewform" TargetMode="External"/><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yperlink" Target="https://www.internetmarketingninjas.com/tools/keyword-density/" TargetMode="External"/><Relationship Id="rId36" Type="http://schemas.openxmlformats.org/officeDocument/2006/relationships/image" Target="media/image21.png"/><Relationship Id="rId10" Type="http://schemas.openxmlformats.org/officeDocument/2006/relationships/image" Target="media/image2.png"/><Relationship Id="rId19" Type="http://schemas.openxmlformats.org/officeDocument/2006/relationships/hyperlink" Target="https://sites.google.com/iit.ac.lk/chefdharshanmunidasa" TargetMode="External"/><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mimosaforever.com/" TargetMode="Externa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oter" Target="footer3.xml"/><Relationship Id="rId20" Type="http://schemas.openxmlformats.org/officeDocument/2006/relationships/image" Target="media/image7.png"/><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W1809953 | 2020019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Mag23</b:Tag>
    <b:SourceType>JournalArticle</b:SourceType>
    <b:Guid>{AFE9A278-B1AE-47A5-B208-4E833B798279}</b:Guid>
    <b:Title>Predicting Career Path using ML</b:Title>
    <b:JournalName>International Journal for Research in Applied Science &amp; Engineering Technology</b:JournalName>
    <b:Year>2023</b:Year>
    <b:Pages>5088-5092</b:Pages>
    <b:Author>
      <b:Author>
        <b:NameList>
          <b:Person>
            <b:Last>Magar</b:Last>
            <b:First>Sujith</b:First>
          </b:Person>
          <b:Person>
            <b:Last>al.</b:Last>
            <b:First>et</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F3725F-525A-48B4-B38F-7EE38CEC0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7073</Words>
  <Characters>9731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1809953 | 20200199</dc:creator>
  <cp:keywords/>
  <dc:description/>
  <cp:lastModifiedBy>Lenovo</cp:lastModifiedBy>
  <cp:revision>2</cp:revision>
  <cp:lastPrinted>2024-02-08T06:51:00Z</cp:lastPrinted>
  <dcterms:created xsi:type="dcterms:W3CDTF">2024-03-13T23:39:00Z</dcterms:created>
  <dcterms:modified xsi:type="dcterms:W3CDTF">2024-03-13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56ac557-f879-4314-a0dd-31320f1fd83e_Enabled">
    <vt:lpwstr>true</vt:lpwstr>
  </property>
  <property fmtid="{D5CDD505-2E9C-101B-9397-08002B2CF9AE}" pid="3" name="MSIP_Label_956ac557-f879-4314-a0dd-31320f1fd83e_SetDate">
    <vt:lpwstr>2023-08-30T16:52:44Z</vt:lpwstr>
  </property>
  <property fmtid="{D5CDD505-2E9C-101B-9397-08002B2CF9AE}" pid="4" name="MSIP_Label_956ac557-f879-4314-a0dd-31320f1fd83e_Method">
    <vt:lpwstr>Standard</vt:lpwstr>
  </property>
  <property fmtid="{D5CDD505-2E9C-101B-9397-08002B2CF9AE}" pid="5" name="MSIP_Label_956ac557-f879-4314-a0dd-31320f1fd83e_Name">
    <vt:lpwstr>956ac557-f879-4314-a0dd-31320f1fd83e</vt:lpwstr>
  </property>
  <property fmtid="{D5CDD505-2E9C-101B-9397-08002B2CF9AE}" pid="6" name="MSIP_Label_956ac557-f879-4314-a0dd-31320f1fd83e_SiteId">
    <vt:lpwstr>97424943-93ed-421f-81ce-f245fd53a717</vt:lpwstr>
  </property>
  <property fmtid="{D5CDD505-2E9C-101B-9397-08002B2CF9AE}" pid="7" name="MSIP_Label_956ac557-f879-4314-a0dd-31320f1fd83e_ActionId">
    <vt:lpwstr>8a8c5448-c289-4529-9e51-1f2117075155</vt:lpwstr>
  </property>
  <property fmtid="{D5CDD505-2E9C-101B-9397-08002B2CF9AE}" pid="8" name="MSIP_Label_956ac557-f879-4314-a0dd-31320f1fd83e_ContentBits">
    <vt:lpwstr>0</vt:lpwstr>
  </property>
  <property fmtid="{D5CDD505-2E9C-101B-9397-08002B2CF9AE}" pid="9" name="ZOTERO_PREF_1">
    <vt:lpwstr>&lt;data data-version="3" zotero-version="6.0.30"&gt;&lt;session id="RRC4AXt9"/&gt;&lt;style id="http://www.zotero.org/styles/harvard-university-of-westminster"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